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t>
      </w:r>
      <w:proofErr w:type="gramStart"/>
      <w:r w:rsidRPr="006C04DE">
        <w:rPr>
          <w:rStyle w:val="Emphasis"/>
          <w:b w:val="0"/>
          <w:bCs w:val="0"/>
        </w:rPr>
        <w:t>Winter</w:t>
      </w:r>
      <w:proofErr w:type="gramEnd"/>
      <w:r w:rsidRPr="006C04DE">
        <w:rPr>
          <w:rStyle w:val="Emphasis"/>
          <w:b w:val="0"/>
          <w:bCs w:val="0"/>
        </w:rPr>
        <w:t xml:space="preserve">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p>
    <w:p w:rsidR="00500A26" w:rsidRDefault="00331BB8" w:rsidP="0056210B">
      <w:r>
        <w:t>Acces</w:t>
      </w:r>
      <w:r w:rsidR="00530EBE">
        <w:t>s</w:t>
      </w:r>
      <w:r>
        <w:t xml:space="preserve"> </w:t>
      </w:r>
      <w:r w:rsidR="00500A26">
        <w:t xml:space="preserve">this thesis online at </w:t>
      </w:r>
      <w:hyperlink r:id="rId11" w:history="1">
        <w:r w:rsidR="00500A26" w:rsidRPr="00DF1497">
          <w:rPr>
            <w:rStyle w:val="Hyperlink"/>
          </w:rPr>
          <w:t>https://github.com/yoavram/thesis</w:t>
        </w:r>
      </w:hyperlink>
      <w:r w:rsidR="00500A26">
        <w:t>.</w:t>
      </w:r>
    </w:p>
    <w:p w:rsidR="004771AF" w:rsidRDefault="004771AF" w:rsidP="0056210B">
      <w:pPr>
        <w:pStyle w:val="Heading1"/>
      </w:pPr>
      <w:bookmarkStart w:id="0" w:name="_Toc442014105"/>
      <w:r>
        <w:lastRenderedPageBreak/>
        <w:t>Abstract</w:t>
      </w:r>
      <w:bookmarkEnd w:id="0"/>
    </w:p>
    <w:p w:rsidR="00125DB7" w:rsidRDefault="00125DB7" w:rsidP="00125DB7">
      <w:pPr>
        <w:jc w:val="left"/>
      </w:pPr>
      <w:r>
        <w:t xml:space="preserve">Empirical studies show that in bacteria and eukaryotes, stress can induce a state of mutagenesis – a temporary increase in mutation rates. However, theoretical treatment of this phenomenon is lacking. </w:t>
      </w:r>
    </w:p>
    <w:p w:rsidR="00125DB7" w:rsidRDefault="00125DB7" w:rsidP="005F4023">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w:t>
      </w:r>
      <w:r w:rsidR="00A67C2E">
        <w:t>i</w:t>
      </w:r>
      <w:r>
        <w:t>i) stress-induced mutagenesis increases the ability of populations to adapt to new conditions without jeopardizing their ability to remain adapted to stable environments.</w:t>
      </w:r>
    </w:p>
    <w:p w:rsidR="00125DB7" w:rsidRDefault="00125DB7" w:rsidP="009E6A65">
      <w:pPr>
        <w:jc w:val="left"/>
      </w:pPr>
      <w:r>
        <w:t xml:space="preserve">In addition, I developed a new probabilistic approach to analyze the probability that a random mutation leads to an improved phenotype in Fisher's geometric model, a widely used model of adaptive evolution. </w:t>
      </w:r>
    </w:p>
    <w:p w:rsidR="00125DB7" w:rsidRDefault="00125DB7" w:rsidP="00E52162">
      <w:pPr>
        <w:jc w:val="left"/>
      </w:pPr>
      <w:r>
        <w:t>Because mutation is a fundamental evolutionary force, my PhD research has important significance to various aspects of biology. Most importantly, my research makes a</w:t>
      </w:r>
      <w:r w:rsidR="00331BB8">
        <w:t>n</w:t>
      </w:r>
      <w:r>
        <w:t xml:space="preserve"> </w:t>
      </w:r>
      <w:r w:rsidR="00331BB8">
        <w:t>important</w:t>
      </w:r>
      <w:r>
        <w:t xml:space="preserve"> theoretical contribution to our understanding 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bookmarkStart w:id="1" w:name="_Toc442014106"/>
      <w:r w:rsidRPr="005B7819">
        <w:lastRenderedPageBreak/>
        <w:t>Acknowledgements</w:t>
      </w:r>
      <w:bookmarkEnd w:id="1"/>
    </w:p>
    <w:p w:rsidR="009E6A65" w:rsidRDefault="009E6A65" w:rsidP="009E6A65">
      <w:pPr>
        <w:jc w:val="left"/>
      </w:pPr>
      <w:r>
        <w:t>I thank my partner, Tal Simon, for her love, support, and friendship.</w:t>
      </w:r>
    </w:p>
    <w:p w:rsidR="009E6A65" w:rsidRDefault="009E6A65" w:rsidP="00CF07DF">
      <w:pPr>
        <w:jc w:val="left"/>
      </w:pPr>
      <w:r>
        <w:t xml:space="preserve">I thank my advisor Prof. </w:t>
      </w:r>
      <w:proofErr w:type="spellStart"/>
      <w:r>
        <w:t>Lilach</w:t>
      </w:r>
      <w:proofErr w:type="spellEnd"/>
      <w:r>
        <w:t xml:space="preserve"> Hadany for </w:t>
      </w:r>
      <w:r w:rsidR="00BA425F">
        <w:t>over</w:t>
      </w:r>
      <w:r>
        <w:t xml:space="preserve">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530EBE">
      <w:pPr>
        <w:jc w:val="left"/>
      </w:pPr>
      <w:r>
        <w:t xml:space="preserve">I thank A. F. Agrawal, T. </w:t>
      </w:r>
      <w:proofErr w:type="spellStart"/>
      <w:r>
        <w:t>Beker</w:t>
      </w:r>
      <w:proofErr w:type="spellEnd"/>
      <w:r>
        <w:t xml:space="preserve">, I. Ben-Zion, T. F. Cooper, D. </w:t>
      </w:r>
      <w:proofErr w:type="spellStart"/>
      <w:r>
        <w:t>Gilat</w:t>
      </w:r>
      <w:proofErr w:type="spellEnd"/>
      <w:r>
        <w:t xml:space="preserve">, N. </w:t>
      </w:r>
      <w:proofErr w:type="spellStart"/>
      <w:r>
        <w:t>Goldenfeld</w:t>
      </w:r>
      <w:proofErr w:type="spellEnd"/>
      <w:r>
        <w:t xml:space="preserve">, A. Gueijman, J. </w:t>
      </w:r>
      <w:proofErr w:type="spellStart"/>
      <w:r>
        <w:t>Hermisson</w:t>
      </w:r>
      <w:proofErr w:type="spellEnd"/>
      <w:r>
        <w:t xml:space="preserve">, U. </w:t>
      </w:r>
      <w:proofErr w:type="spellStart"/>
      <w:r>
        <w:t>Obolski</w:t>
      </w:r>
      <w:proofErr w:type="spellEnd"/>
      <w:r>
        <w:t xml:space="preserve">, P. Reuven, N. Rosenberg, </w:t>
      </w:r>
      <w:r w:rsidR="00A831E0">
        <w:t xml:space="preserve">and </w:t>
      </w:r>
      <w:r>
        <w:t>S. M. Rosenberg for insightful discussions, comments, and suggestions.</w:t>
      </w:r>
    </w:p>
    <w:p w:rsidR="009E6A65" w:rsidRDefault="009E6A65" w:rsidP="00530EBE">
      <w:pPr>
        <w:jc w:val="left"/>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for advice and 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w:t>
      </w:r>
      <w:r w:rsidR="00BA425F">
        <w:t xml:space="preserve"> and</w:t>
      </w:r>
      <w:r>
        <w:t xml:space="preserve"> the Morris and Helen </w:t>
      </w:r>
      <w:proofErr w:type="spellStart"/>
      <w:r>
        <w:t>Mauerberger</w:t>
      </w:r>
      <w:proofErr w:type="spellEnd"/>
      <w:r>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bookmarkStart w:id="2" w:name="_Toc442014107" w:displacedByCustomXml="next"/>
    <w:sdt>
      <w:sdtPr>
        <w:rPr>
          <w:rFonts w:asciiTheme="minorHAnsi" w:eastAsiaTheme="minorEastAsia" w:hAnsiTheme="minorHAnsi" w:cstheme="minorBidi"/>
          <w:b w:val="0"/>
          <w:bCs w:val="0"/>
          <w:sz w:val="22"/>
          <w:szCs w:val="22"/>
        </w:rPr>
        <w:id w:val="365958952"/>
        <w:docPartObj>
          <w:docPartGallery w:val="Table of Contents"/>
          <w:docPartUnique/>
        </w:docPartObj>
      </w:sdtPr>
      <w:sdtEndPr>
        <w:rPr>
          <w:rFonts w:asciiTheme="majorBidi" w:hAnsiTheme="majorBidi" w:cstheme="majorBidi"/>
        </w:rPr>
      </w:sdtEndPr>
      <w:sdtContent>
        <w:p w:rsidR="009826AB" w:rsidRDefault="00A20E15" w:rsidP="00530EBE">
          <w:pPr>
            <w:pStyle w:val="Heading1"/>
          </w:pPr>
          <w:r>
            <w:t xml:space="preserve">Table of </w:t>
          </w:r>
          <w:r w:rsidR="009826AB">
            <w:t>Contents</w:t>
          </w:r>
          <w:bookmarkEnd w:id="2"/>
        </w:p>
        <w:p w:rsidR="00A20E15" w:rsidRDefault="009826AB">
          <w:pPr>
            <w:pStyle w:val="TOC1"/>
            <w:tabs>
              <w:tab w:val="right" w:leader="dot" w:pos="8297"/>
            </w:tabs>
            <w:rPr>
              <w:rFonts w:asciiTheme="minorHAnsi" w:hAnsiTheme="minorHAnsi" w:cstheme="minorBidi"/>
              <w:noProof/>
            </w:rPr>
          </w:pPr>
          <w:r>
            <w:fldChar w:fldCharType="begin"/>
          </w:r>
          <w:r>
            <w:instrText xml:space="preserve"> TOC \o "1-3" \h \z \u </w:instrText>
          </w:r>
          <w:r>
            <w:fldChar w:fldCharType="separate"/>
          </w:r>
          <w:hyperlink w:anchor="_Toc442014105" w:history="1">
            <w:r w:rsidR="00A20E15" w:rsidRPr="003326C2">
              <w:rPr>
                <w:rStyle w:val="Hyperlink"/>
                <w:noProof/>
              </w:rPr>
              <w:t>Abstract</w:t>
            </w:r>
            <w:r w:rsidR="00A20E15">
              <w:rPr>
                <w:noProof/>
                <w:webHidden/>
              </w:rPr>
              <w:tab/>
            </w:r>
            <w:r w:rsidR="00A20E15">
              <w:rPr>
                <w:noProof/>
                <w:webHidden/>
              </w:rPr>
              <w:fldChar w:fldCharType="begin"/>
            </w:r>
            <w:r w:rsidR="00A20E15">
              <w:rPr>
                <w:noProof/>
                <w:webHidden/>
              </w:rPr>
              <w:instrText xml:space="preserve"> PAGEREF _Toc442014105 \h </w:instrText>
            </w:r>
            <w:r w:rsidR="00A20E15">
              <w:rPr>
                <w:noProof/>
                <w:webHidden/>
              </w:rPr>
            </w:r>
            <w:r w:rsidR="00A20E15">
              <w:rPr>
                <w:noProof/>
                <w:webHidden/>
              </w:rPr>
              <w:fldChar w:fldCharType="separate"/>
            </w:r>
            <w:r w:rsidR="00A20E15">
              <w:rPr>
                <w:noProof/>
                <w:webHidden/>
              </w:rPr>
              <w:t>3</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6" w:history="1">
            <w:r w:rsidR="00A20E15" w:rsidRPr="003326C2">
              <w:rPr>
                <w:rStyle w:val="Hyperlink"/>
                <w:noProof/>
              </w:rPr>
              <w:t>Acknowledgements</w:t>
            </w:r>
            <w:r w:rsidR="00A20E15">
              <w:rPr>
                <w:noProof/>
                <w:webHidden/>
              </w:rPr>
              <w:tab/>
            </w:r>
            <w:r w:rsidR="00A20E15">
              <w:rPr>
                <w:noProof/>
                <w:webHidden/>
              </w:rPr>
              <w:fldChar w:fldCharType="begin"/>
            </w:r>
            <w:r w:rsidR="00A20E15">
              <w:rPr>
                <w:noProof/>
                <w:webHidden/>
              </w:rPr>
              <w:instrText xml:space="preserve"> PAGEREF _Toc442014106 \h </w:instrText>
            </w:r>
            <w:r w:rsidR="00A20E15">
              <w:rPr>
                <w:noProof/>
                <w:webHidden/>
              </w:rPr>
            </w:r>
            <w:r w:rsidR="00A20E15">
              <w:rPr>
                <w:noProof/>
                <w:webHidden/>
              </w:rPr>
              <w:fldChar w:fldCharType="separate"/>
            </w:r>
            <w:r w:rsidR="00A20E15">
              <w:rPr>
                <w:noProof/>
                <w:webHidden/>
              </w:rPr>
              <w:t>4</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7" w:history="1">
            <w:r w:rsidR="00A20E15" w:rsidRPr="003326C2">
              <w:rPr>
                <w:rStyle w:val="Hyperlink"/>
                <w:noProof/>
              </w:rPr>
              <w:t>Table of Contents</w:t>
            </w:r>
            <w:r w:rsidR="00A20E15">
              <w:rPr>
                <w:noProof/>
                <w:webHidden/>
              </w:rPr>
              <w:tab/>
            </w:r>
            <w:r w:rsidR="00A20E15">
              <w:rPr>
                <w:noProof/>
                <w:webHidden/>
              </w:rPr>
              <w:fldChar w:fldCharType="begin"/>
            </w:r>
            <w:r w:rsidR="00A20E15">
              <w:rPr>
                <w:noProof/>
                <w:webHidden/>
              </w:rPr>
              <w:instrText xml:space="preserve"> PAGEREF _Toc442014107 \h </w:instrText>
            </w:r>
            <w:r w:rsidR="00A20E15">
              <w:rPr>
                <w:noProof/>
                <w:webHidden/>
              </w:rPr>
            </w:r>
            <w:r w:rsidR="00A20E15">
              <w:rPr>
                <w:noProof/>
                <w:webHidden/>
              </w:rPr>
              <w:fldChar w:fldCharType="separate"/>
            </w:r>
            <w:r w:rsidR="00A20E15">
              <w:rPr>
                <w:noProof/>
                <w:webHidden/>
              </w:rPr>
              <w:t>6</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8" w:history="1">
            <w:r w:rsidR="00A20E15" w:rsidRPr="003326C2">
              <w:rPr>
                <w:rStyle w:val="Hyperlink"/>
                <w:noProof/>
              </w:rPr>
              <w:t>Introduction</w:t>
            </w:r>
            <w:r w:rsidR="00A20E15">
              <w:rPr>
                <w:noProof/>
                <w:webHidden/>
              </w:rPr>
              <w:tab/>
            </w:r>
            <w:r w:rsidR="00A20E15">
              <w:rPr>
                <w:noProof/>
                <w:webHidden/>
              </w:rPr>
              <w:fldChar w:fldCharType="begin"/>
            </w:r>
            <w:r w:rsidR="00A20E15">
              <w:rPr>
                <w:noProof/>
                <w:webHidden/>
              </w:rPr>
              <w:instrText xml:space="preserve"> PAGEREF _Toc442014108 \h </w:instrText>
            </w:r>
            <w:r w:rsidR="00A20E15">
              <w:rPr>
                <w:noProof/>
                <w:webHidden/>
              </w:rPr>
            </w:r>
            <w:r w:rsidR="00A20E15">
              <w:rPr>
                <w:noProof/>
                <w:webHidden/>
              </w:rPr>
              <w:fldChar w:fldCharType="separate"/>
            </w:r>
            <w:r w:rsidR="00A20E15">
              <w:rPr>
                <w:noProof/>
                <w:webHidden/>
              </w:rPr>
              <w:t>7</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09" w:history="1">
            <w:r w:rsidR="00A20E15" w:rsidRPr="003326C2">
              <w:rPr>
                <w:rStyle w:val="Hyperlink"/>
                <w:noProof/>
              </w:rPr>
              <w:t>The evolution of the mutation rate</w:t>
            </w:r>
            <w:r w:rsidR="00A20E15">
              <w:rPr>
                <w:noProof/>
                <w:webHidden/>
              </w:rPr>
              <w:tab/>
            </w:r>
            <w:r w:rsidR="00A20E15">
              <w:rPr>
                <w:noProof/>
                <w:webHidden/>
              </w:rPr>
              <w:fldChar w:fldCharType="begin"/>
            </w:r>
            <w:r w:rsidR="00A20E15">
              <w:rPr>
                <w:noProof/>
                <w:webHidden/>
              </w:rPr>
              <w:instrText xml:space="preserve"> PAGEREF _Toc442014109 \h </w:instrText>
            </w:r>
            <w:r w:rsidR="00A20E15">
              <w:rPr>
                <w:noProof/>
                <w:webHidden/>
              </w:rPr>
            </w:r>
            <w:r w:rsidR="00A20E15">
              <w:rPr>
                <w:noProof/>
                <w:webHidden/>
              </w:rPr>
              <w:fldChar w:fldCharType="separate"/>
            </w:r>
            <w:r w:rsidR="00A20E15">
              <w:rPr>
                <w:noProof/>
                <w:webHidden/>
              </w:rPr>
              <w:t>7</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0" w:history="1">
            <w:r w:rsidR="00A20E15" w:rsidRPr="003326C2">
              <w:rPr>
                <w:rStyle w:val="Hyperlink"/>
                <w:noProof/>
              </w:rPr>
              <w:t>Stress-induced mutagenesis</w:t>
            </w:r>
            <w:r w:rsidR="00A20E15">
              <w:rPr>
                <w:noProof/>
                <w:webHidden/>
              </w:rPr>
              <w:tab/>
            </w:r>
            <w:r w:rsidR="00A20E15">
              <w:rPr>
                <w:noProof/>
                <w:webHidden/>
              </w:rPr>
              <w:fldChar w:fldCharType="begin"/>
            </w:r>
            <w:r w:rsidR="00A20E15">
              <w:rPr>
                <w:noProof/>
                <w:webHidden/>
              </w:rPr>
              <w:instrText xml:space="preserve"> PAGEREF _Toc442014110 \h </w:instrText>
            </w:r>
            <w:r w:rsidR="00A20E15">
              <w:rPr>
                <w:noProof/>
                <w:webHidden/>
              </w:rPr>
            </w:r>
            <w:r w:rsidR="00A20E15">
              <w:rPr>
                <w:noProof/>
                <w:webHidden/>
              </w:rPr>
              <w:fldChar w:fldCharType="separate"/>
            </w:r>
            <w:r w:rsidR="00A20E15">
              <w:rPr>
                <w:noProof/>
                <w:webHidden/>
              </w:rPr>
              <w:t>9</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1" w:history="1">
            <w:r w:rsidR="00A20E15" w:rsidRPr="003326C2">
              <w:rPr>
                <w:rStyle w:val="Hyperlink"/>
                <w:noProof/>
              </w:rPr>
              <w:t>Research objectives</w:t>
            </w:r>
            <w:r w:rsidR="00A20E15">
              <w:rPr>
                <w:noProof/>
                <w:webHidden/>
              </w:rPr>
              <w:tab/>
            </w:r>
            <w:r w:rsidR="00A20E15">
              <w:rPr>
                <w:noProof/>
                <w:webHidden/>
              </w:rPr>
              <w:fldChar w:fldCharType="begin"/>
            </w:r>
            <w:r w:rsidR="00A20E15">
              <w:rPr>
                <w:noProof/>
                <w:webHidden/>
              </w:rPr>
              <w:instrText xml:space="preserve"> PAGEREF _Toc442014111 \h </w:instrText>
            </w:r>
            <w:r w:rsidR="00A20E15">
              <w:rPr>
                <w:noProof/>
                <w:webHidden/>
              </w:rPr>
            </w:r>
            <w:r w:rsidR="00A20E15">
              <w:rPr>
                <w:noProof/>
                <w:webHidden/>
              </w:rPr>
              <w:fldChar w:fldCharType="separate"/>
            </w:r>
            <w:r w:rsidR="00A20E15">
              <w:rPr>
                <w:noProof/>
                <w:webHidden/>
              </w:rPr>
              <w:t>10</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2" w:history="1">
            <w:r w:rsidR="00A20E15" w:rsidRPr="003326C2">
              <w:rPr>
                <w:rStyle w:val="Hyperlink"/>
                <w:noProof/>
              </w:rPr>
              <w:t>Thesis overview</w:t>
            </w:r>
            <w:r w:rsidR="00A20E15">
              <w:rPr>
                <w:noProof/>
                <w:webHidden/>
              </w:rPr>
              <w:tab/>
            </w:r>
            <w:r w:rsidR="00A20E15">
              <w:rPr>
                <w:noProof/>
                <w:webHidden/>
              </w:rPr>
              <w:fldChar w:fldCharType="begin"/>
            </w:r>
            <w:r w:rsidR="00A20E15">
              <w:rPr>
                <w:noProof/>
                <w:webHidden/>
              </w:rPr>
              <w:instrText xml:space="preserve"> PAGEREF _Toc442014112 \h </w:instrText>
            </w:r>
            <w:r w:rsidR="00A20E15">
              <w:rPr>
                <w:noProof/>
                <w:webHidden/>
              </w:rPr>
            </w:r>
            <w:r w:rsidR="00A20E15">
              <w:rPr>
                <w:noProof/>
                <w:webHidden/>
              </w:rPr>
              <w:fldChar w:fldCharType="separate"/>
            </w:r>
            <w:r w:rsidR="00A20E15">
              <w:rPr>
                <w:noProof/>
                <w:webHidden/>
              </w:rPr>
              <w:t>11</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3" w:history="1">
            <w:r w:rsidR="00A20E15" w:rsidRPr="003326C2">
              <w:rPr>
                <w:rStyle w:val="Hyperlink"/>
                <w:noProof/>
              </w:rPr>
              <w:t>The evolution of stress-induced hypermutation in asexual populations</w:t>
            </w:r>
            <w:r w:rsidR="00A20E15">
              <w:rPr>
                <w:noProof/>
                <w:webHidden/>
              </w:rPr>
              <w:tab/>
            </w:r>
            <w:r w:rsidR="00A20E15">
              <w:rPr>
                <w:noProof/>
                <w:webHidden/>
              </w:rPr>
              <w:fldChar w:fldCharType="begin"/>
            </w:r>
            <w:r w:rsidR="00A20E15">
              <w:rPr>
                <w:noProof/>
                <w:webHidden/>
              </w:rPr>
              <w:instrText xml:space="preserve"> PAGEREF _Toc442014113 \h </w:instrText>
            </w:r>
            <w:r w:rsidR="00A20E15">
              <w:rPr>
                <w:noProof/>
                <w:webHidden/>
              </w:rPr>
            </w:r>
            <w:r w:rsidR="00A20E15">
              <w:rPr>
                <w:noProof/>
                <w:webHidden/>
              </w:rPr>
              <w:fldChar w:fldCharType="separate"/>
            </w:r>
            <w:r w:rsidR="00A20E15">
              <w:rPr>
                <w:noProof/>
                <w:webHidden/>
              </w:rPr>
              <w:t>11</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4" w:history="1">
            <w:r w:rsidR="00A20E15" w:rsidRPr="003326C2">
              <w:rPr>
                <w:rStyle w:val="Hyperlink"/>
                <w:noProof/>
                <w:shd w:val="clear" w:color="auto" w:fill="FFFFFF"/>
              </w:rPr>
              <w:t>Stress-induced mutagenesis and complex adaptation</w:t>
            </w:r>
            <w:r w:rsidR="00A20E15">
              <w:rPr>
                <w:noProof/>
                <w:webHidden/>
              </w:rPr>
              <w:tab/>
            </w:r>
            <w:r w:rsidR="00A20E15">
              <w:rPr>
                <w:noProof/>
                <w:webHidden/>
              </w:rPr>
              <w:fldChar w:fldCharType="begin"/>
            </w:r>
            <w:r w:rsidR="00A20E15">
              <w:rPr>
                <w:noProof/>
                <w:webHidden/>
              </w:rPr>
              <w:instrText xml:space="preserve"> PAGEREF _Toc442014114 \h </w:instrText>
            </w:r>
            <w:r w:rsidR="00A20E15">
              <w:rPr>
                <w:noProof/>
                <w:webHidden/>
              </w:rPr>
            </w:r>
            <w:r w:rsidR="00A20E15">
              <w:rPr>
                <w:noProof/>
                <w:webHidden/>
              </w:rPr>
              <w:fldChar w:fldCharType="separate"/>
            </w:r>
            <w:r w:rsidR="00A20E15">
              <w:rPr>
                <w:noProof/>
                <w:webHidden/>
              </w:rPr>
              <w:t>12</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5" w:history="1">
            <w:r w:rsidR="00A20E15" w:rsidRPr="003326C2">
              <w:rPr>
                <w:rStyle w:val="Hyperlink"/>
                <w:noProof/>
              </w:rPr>
              <w:t>The probability of improvement in Fisher's geometric model</w:t>
            </w:r>
            <w:r w:rsidR="00A20E15">
              <w:rPr>
                <w:noProof/>
                <w:webHidden/>
              </w:rPr>
              <w:tab/>
            </w:r>
            <w:r w:rsidR="00A20E15">
              <w:rPr>
                <w:noProof/>
                <w:webHidden/>
              </w:rPr>
              <w:fldChar w:fldCharType="begin"/>
            </w:r>
            <w:r w:rsidR="00A20E15">
              <w:rPr>
                <w:noProof/>
                <w:webHidden/>
              </w:rPr>
              <w:instrText xml:space="preserve"> PAGEREF _Toc442014115 \h </w:instrText>
            </w:r>
            <w:r w:rsidR="00A20E15">
              <w:rPr>
                <w:noProof/>
                <w:webHidden/>
              </w:rPr>
            </w:r>
            <w:r w:rsidR="00A20E15">
              <w:rPr>
                <w:noProof/>
                <w:webHidden/>
              </w:rPr>
              <w:fldChar w:fldCharType="separate"/>
            </w:r>
            <w:r w:rsidR="00A20E15">
              <w:rPr>
                <w:noProof/>
                <w:webHidden/>
              </w:rPr>
              <w:t>12</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6" w:history="1">
            <w:r w:rsidR="00A20E15" w:rsidRPr="003326C2">
              <w:rPr>
                <w:rStyle w:val="Hyperlink"/>
                <w:noProof/>
              </w:rPr>
              <w:t>Methods overview</w:t>
            </w:r>
            <w:r w:rsidR="00A20E15">
              <w:rPr>
                <w:noProof/>
                <w:webHidden/>
              </w:rPr>
              <w:tab/>
            </w:r>
            <w:r w:rsidR="00A20E15">
              <w:rPr>
                <w:noProof/>
                <w:webHidden/>
              </w:rPr>
              <w:fldChar w:fldCharType="begin"/>
            </w:r>
            <w:r w:rsidR="00A20E15">
              <w:rPr>
                <w:noProof/>
                <w:webHidden/>
              </w:rPr>
              <w:instrText xml:space="preserve"> PAGEREF _Toc442014116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7" w:history="1">
            <w:r w:rsidR="00A20E15" w:rsidRPr="003326C2">
              <w:rPr>
                <w:rStyle w:val="Hyperlink"/>
                <w:noProof/>
              </w:rPr>
              <w:t>Individual-based simulations</w:t>
            </w:r>
            <w:r w:rsidR="00A20E15">
              <w:rPr>
                <w:noProof/>
                <w:webHidden/>
              </w:rPr>
              <w:tab/>
            </w:r>
            <w:r w:rsidR="00A20E15">
              <w:rPr>
                <w:noProof/>
                <w:webHidden/>
              </w:rPr>
              <w:fldChar w:fldCharType="begin"/>
            </w:r>
            <w:r w:rsidR="00A20E15">
              <w:rPr>
                <w:noProof/>
                <w:webHidden/>
              </w:rPr>
              <w:instrText xml:space="preserve"> PAGEREF _Toc442014117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8" w:history="1">
            <w:r w:rsidR="00A20E15" w:rsidRPr="003326C2">
              <w:rPr>
                <w:rStyle w:val="Hyperlink"/>
                <w:noProof/>
              </w:rPr>
              <w:t>Wright-Fisher models</w:t>
            </w:r>
            <w:r w:rsidR="00A20E15">
              <w:rPr>
                <w:noProof/>
                <w:webHidden/>
              </w:rPr>
              <w:tab/>
            </w:r>
            <w:r w:rsidR="00A20E15">
              <w:rPr>
                <w:noProof/>
                <w:webHidden/>
              </w:rPr>
              <w:fldChar w:fldCharType="begin"/>
            </w:r>
            <w:r w:rsidR="00A20E15">
              <w:rPr>
                <w:noProof/>
                <w:webHidden/>
              </w:rPr>
              <w:instrText xml:space="preserve"> PAGEREF _Toc442014118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9" w:history="1">
            <w:r w:rsidR="00A20E15" w:rsidRPr="003326C2">
              <w:rPr>
                <w:rStyle w:val="Hyperlink"/>
                <w:noProof/>
              </w:rPr>
              <w:t>Branching processes</w:t>
            </w:r>
            <w:r w:rsidR="00A20E15">
              <w:rPr>
                <w:noProof/>
                <w:webHidden/>
              </w:rPr>
              <w:tab/>
            </w:r>
            <w:r w:rsidR="00A20E15">
              <w:rPr>
                <w:noProof/>
                <w:webHidden/>
              </w:rPr>
              <w:fldChar w:fldCharType="begin"/>
            </w:r>
            <w:r w:rsidR="00A20E15">
              <w:rPr>
                <w:noProof/>
                <w:webHidden/>
              </w:rPr>
              <w:instrText xml:space="preserve"> PAGEREF _Toc442014119 \h </w:instrText>
            </w:r>
            <w:r w:rsidR="00A20E15">
              <w:rPr>
                <w:noProof/>
                <w:webHidden/>
              </w:rPr>
            </w:r>
            <w:r w:rsidR="00A20E15">
              <w:rPr>
                <w:noProof/>
                <w:webHidden/>
              </w:rPr>
              <w:fldChar w:fldCharType="separate"/>
            </w:r>
            <w:r w:rsidR="00A20E15">
              <w:rPr>
                <w:noProof/>
                <w:webHidden/>
              </w:rPr>
              <w:t>14</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20" w:history="1">
            <w:r w:rsidR="00A20E15" w:rsidRPr="003326C2">
              <w:rPr>
                <w:rStyle w:val="Hyperlink"/>
                <w:noProof/>
              </w:rPr>
              <w:t>Probability theory</w:t>
            </w:r>
            <w:r w:rsidR="00A20E15">
              <w:rPr>
                <w:noProof/>
                <w:webHidden/>
              </w:rPr>
              <w:tab/>
            </w:r>
            <w:r w:rsidR="00A20E15">
              <w:rPr>
                <w:noProof/>
                <w:webHidden/>
              </w:rPr>
              <w:fldChar w:fldCharType="begin"/>
            </w:r>
            <w:r w:rsidR="00A20E15">
              <w:rPr>
                <w:noProof/>
                <w:webHidden/>
              </w:rPr>
              <w:instrText xml:space="preserve"> PAGEREF _Toc442014120 \h </w:instrText>
            </w:r>
            <w:r w:rsidR="00A20E15">
              <w:rPr>
                <w:noProof/>
                <w:webHidden/>
              </w:rPr>
            </w:r>
            <w:r w:rsidR="00A20E15">
              <w:rPr>
                <w:noProof/>
                <w:webHidden/>
              </w:rPr>
              <w:fldChar w:fldCharType="separate"/>
            </w:r>
            <w:r w:rsidR="00A20E15">
              <w:rPr>
                <w:noProof/>
                <w:webHidden/>
              </w:rPr>
              <w:t>14</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21" w:history="1">
            <w:r w:rsidR="00A20E15" w:rsidRPr="003326C2">
              <w:rPr>
                <w:rStyle w:val="Hyperlink"/>
                <w:noProof/>
              </w:rPr>
              <w:t>Discussion</w:t>
            </w:r>
            <w:r w:rsidR="00A20E15">
              <w:rPr>
                <w:noProof/>
                <w:webHidden/>
              </w:rPr>
              <w:tab/>
            </w:r>
            <w:r w:rsidR="00A20E15">
              <w:rPr>
                <w:noProof/>
                <w:webHidden/>
              </w:rPr>
              <w:fldChar w:fldCharType="begin"/>
            </w:r>
            <w:r w:rsidR="00A20E15">
              <w:rPr>
                <w:noProof/>
                <w:webHidden/>
              </w:rPr>
              <w:instrText xml:space="preserve"> PAGEREF _Toc442014121 \h </w:instrText>
            </w:r>
            <w:r w:rsidR="00A20E15">
              <w:rPr>
                <w:noProof/>
                <w:webHidden/>
              </w:rPr>
            </w:r>
            <w:r w:rsidR="00A20E15">
              <w:rPr>
                <w:noProof/>
                <w:webHidden/>
              </w:rPr>
              <w:fldChar w:fldCharType="separate"/>
            </w:r>
            <w:r w:rsidR="00A20E15">
              <w:rPr>
                <w:noProof/>
                <w:webHidden/>
              </w:rPr>
              <w:t>16</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22" w:history="1">
            <w:r w:rsidR="00A20E15" w:rsidRPr="003326C2">
              <w:rPr>
                <w:rStyle w:val="Hyperlink"/>
                <w:noProof/>
              </w:rPr>
              <w:t>Conclusions</w:t>
            </w:r>
            <w:r w:rsidR="00A20E15">
              <w:rPr>
                <w:noProof/>
                <w:webHidden/>
              </w:rPr>
              <w:tab/>
            </w:r>
            <w:r w:rsidR="00A20E15">
              <w:rPr>
                <w:noProof/>
                <w:webHidden/>
              </w:rPr>
              <w:fldChar w:fldCharType="begin"/>
            </w:r>
            <w:r w:rsidR="00A20E15">
              <w:rPr>
                <w:noProof/>
                <w:webHidden/>
              </w:rPr>
              <w:instrText xml:space="preserve"> PAGEREF _Toc442014122 \h </w:instrText>
            </w:r>
            <w:r w:rsidR="00A20E15">
              <w:rPr>
                <w:noProof/>
                <w:webHidden/>
              </w:rPr>
            </w:r>
            <w:r w:rsidR="00A20E15">
              <w:rPr>
                <w:noProof/>
                <w:webHidden/>
              </w:rPr>
              <w:fldChar w:fldCharType="separate"/>
            </w:r>
            <w:r w:rsidR="00A20E15">
              <w:rPr>
                <w:noProof/>
                <w:webHidden/>
              </w:rPr>
              <w:t>18</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23" w:history="1">
            <w:r w:rsidR="00A20E15" w:rsidRPr="003326C2">
              <w:rPr>
                <w:rStyle w:val="Hyperlink"/>
                <w:noProof/>
              </w:rPr>
              <w:t>References</w:t>
            </w:r>
            <w:r w:rsidR="00A20E15">
              <w:rPr>
                <w:noProof/>
                <w:webHidden/>
              </w:rPr>
              <w:tab/>
            </w:r>
            <w:r w:rsidR="00A20E15">
              <w:rPr>
                <w:noProof/>
                <w:webHidden/>
              </w:rPr>
              <w:fldChar w:fldCharType="begin"/>
            </w:r>
            <w:r w:rsidR="00A20E15">
              <w:rPr>
                <w:noProof/>
                <w:webHidden/>
              </w:rPr>
              <w:instrText xml:space="preserve"> PAGEREF _Toc442014123 \h </w:instrText>
            </w:r>
            <w:r w:rsidR="00A20E15">
              <w:rPr>
                <w:noProof/>
                <w:webHidden/>
              </w:rPr>
            </w:r>
            <w:r w:rsidR="00A20E15">
              <w:rPr>
                <w:noProof/>
                <w:webHidden/>
              </w:rPr>
              <w:fldChar w:fldCharType="separate"/>
            </w:r>
            <w:r w:rsidR="00A20E15">
              <w:rPr>
                <w:noProof/>
                <w:webHidden/>
              </w:rPr>
              <w:t>20</w:t>
            </w:r>
            <w:r w:rsidR="00A20E15">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3" w:name="_Toc442014108"/>
      <w:r w:rsidRPr="009826AB">
        <w:lastRenderedPageBreak/>
        <w:t>Introduction</w:t>
      </w:r>
      <w:bookmarkEnd w:id="3"/>
    </w:p>
    <w:p w:rsidR="000841EA" w:rsidRPr="005A0117" w:rsidRDefault="000841EA" w:rsidP="005E24C3">
      <w:pPr>
        <w:pStyle w:val="Heading2"/>
      </w:pPr>
      <w:bookmarkStart w:id="4" w:name="_Toc442014109"/>
      <w:r w:rsidRPr="005A0117">
        <w:t xml:space="preserve">The evolution </w:t>
      </w:r>
      <w:r w:rsidR="00EC12F5">
        <w:t xml:space="preserve">of </w:t>
      </w:r>
      <w:r w:rsidRPr="005A0117">
        <w:t>the mutation rate</w:t>
      </w:r>
      <w:bookmarkEnd w:id="4"/>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150550">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In mal</w:t>
      </w:r>
      <w:r w:rsidR="00150550">
        <w:t>-</w:t>
      </w:r>
      <w:r w:rsidRPr="0064644A">
        <w:t xml:space="preserve">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w:t>
      </w:r>
    </w:p>
    <w:p w:rsidR="000841EA" w:rsidRDefault="000841EA" w:rsidP="00150550">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rsidR="00150550">
        <w:t xml:space="preserve"> (respectively, the fitness cost due to the accumulation of deleterious mutations and due to the elimination of mal-adapted individual</w:t>
      </w:r>
      <w:r w:rsidR="00CF07DF">
        <w:t>s</w:t>
      </w:r>
      <w:r w:rsidR="00150550">
        <w:t xml:space="preserve"> during the fixation of a well-adapted genotype)</w:t>
      </w:r>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r w:rsidR="00150550">
        <w:t xml:space="preserve">standing </w:t>
      </w:r>
      <w:r>
        <w:t xml:space="preserve">variation they generate, which allows rapid adaptation to environmental changes. Also, </w:t>
      </w:r>
      <w:r w:rsidR="00C47991">
        <w:t>Leigh</w:t>
      </w:r>
      <w:r>
        <w:t xml:space="preserve"> found that </w:t>
      </w:r>
      <w:r w:rsidRPr="0064644A">
        <w:t>the optimal mutation rate</w:t>
      </w:r>
      <w:r>
        <w:t xml:space="preserve"> in asexual</w:t>
      </w:r>
      <w:r w:rsidR="00150550">
        <w:t xml:space="preserve"> population</w:t>
      </w:r>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150550">
      <w:pPr>
        <w:jc w:val="left"/>
      </w:pPr>
      <w:r w:rsidRPr="0064644A">
        <w:lastRenderedPageBreak/>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 xml:space="preserve">when the mutation rate is low enough, selection towards further decreases is too weak to overcome random sampling in small populations. </w:t>
      </w:r>
      <w:r w:rsidR="00150550">
        <w:t>Other</w:t>
      </w:r>
      <w:r w:rsidR="009E6A65">
        <w:t xml:space="preserve"> authors </w:t>
      </w:r>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r w:rsidR="009E6A65" w:rsidRPr="0064644A">
        <w:fldChar w:fldCharType="begin" w:fldLock="1"/>
      </w:r>
      <w:r w:rsidR="009E6A6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009E6A65" w:rsidRPr="0064644A">
        <w:fldChar w:fldCharType="separate"/>
      </w:r>
      <w:r w:rsidR="009E6A65" w:rsidRPr="00A2623B">
        <w:rPr>
          <w:noProof/>
        </w:rPr>
        <w:t>(Dawson 1998; Sloan and Panjeti 2010)</w:t>
      </w:r>
      <w:r w:rsidR="009E6A65" w:rsidRPr="0064644A">
        <w:fldChar w:fldCharType="end"/>
      </w:r>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786745" w:rsidRDefault="000841EA" w:rsidP="00786745">
      <w:pPr>
        <w:jc w:val="left"/>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r w:rsidR="00AF7FC2">
        <w:t xml:space="preserve"> (</w:t>
      </w:r>
      <w:r w:rsidR="00AF7FC2">
        <w:fldChar w:fldCharType="begin"/>
      </w:r>
      <w:r w:rsidR="00AF7FC2">
        <w:instrText xml:space="preserve"> REF _Ref441046420 \h </w:instrText>
      </w:r>
      <w:r w:rsidR="00AF7FC2">
        <w:fldChar w:fldCharType="separate"/>
      </w:r>
      <w:r w:rsidR="00AF7FC2" w:rsidRPr="00AF7FC2">
        <w:rPr>
          <w:b/>
          <w:bCs/>
        </w:rPr>
        <w:t xml:space="preserve">Figure </w:t>
      </w:r>
      <w:r w:rsidR="00AF7FC2" w:rsidRPr="00AF7FC2">
        <w:rPr>
          <w:b/>
          <w:bCs/>
          <w:noProof/>
        </w:rPr>
        <w:t>1</w:t>
      </w:r>
      <w:r w:rsidR="00AF7FC2">
        <w:fldChar w:fldCharType="end"/>
      </w:r>
      <w:r w:rsidR="00AF7FC2">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w:t>
      </w:r>
      <w:r w:rsidR="00786745">
        <w:t>Lastly</w:t>
      </w:r>
      <w:r w:rsidR="00786745" w:rsidRPr="0064644A">
        <w:t xml:space="preserve">, </w:t>
      </w:r>
      <w:r w:rsidR="00786745">
        <w:t>complex</w:t>
      </w:r>
      <w:r w:rsidR="00786745" w:rsidRPr="0064644A">
        <w:t xml:space="preserve"> fitness landscape </w:t>
      </w:r>
      <w:r w:rsidR="00786745" w:rsidRPr="0064644A">
        <w:fldChar w:fldCharType="begin" w:fldLock="1"/>
      </w:r>
      <w:r w:rsidR="00786745">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00786745" w:rsidRPr="0064644A">
        <w:fldChar w:fldCharType="separate"/>
      </w:r>
      <w:r w:rsidR="00786745" w:rsidRPr="00A2623B">
        <w:rPr>
          <w:noProof/>
        </w:rPr>
        <w:t>(Loewe 2009; Papp, Notebaart, and Pal 2011)</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786745">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00786745" w:rsidRPr="0064644A">
        <w:fldChar w:fldCharType="separate"/>
      </w:r>
      <w:r w:rsidR="00786745" w:rsidRPr="00A2623B">
        <w:rPr>
          <w:noProof/>
        </w:rPr>
        <w:t>(Pal et al. 2007)</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p>
    <w:bookmarkStart w:id="5" w:name="_Ref321400021"/>
    <w:p w:rsidR="00AF7FC2" w:rsidRDefault="005F4023" w:rsidP="00530EBE">
      <w:pPr>
        <w:keepNext/>
      </w:pPr>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5pt;height:134.2pt" o:ole="">
            <v:imagedata r:id="rId12" o:title=""/>
          </v:shape>
          <o:OLEObject Type="Embed" ProgID="PowerPoint.Slide.12" ShapeID="_x0000_i1025" DrawAspect="Content" ObjectID="_1516448462" r:id="rId13"/>
        </w:object>
      </w:r>
    </w:p>
    <w:p w:rsidR="00786745" w:rsidRPr="00530EBE" w:rsidRDefault="00AF7FC2" w:rsidP="00530EBE">
      <w:pPr>
        <w:pStyle w:val="Caption"/>
        <w:rPr>
          <w:color w:val="auto"/>
        </w:rPr>
      </w:pPr>
      <w:bookmarkStart w:id="6" w:name="_Ref441046420"/>
      <w:proofErr w:type="gramStart"/>
      <w:r w:rsidRPr="00530EBE">
        <w:rPr>
          <w:color w:val="auto"/>
        </w:rPr>
        <w:t xml:space="preserve">Figure </w:t>
      </w:r>
      <w:r w:rsidRPr="00530EBE">
        <w:rPr>
          <w:color w:val="auto"/>
        </w:rPr>
        <w:fldChar w:fldCharType="begin"/>
      </w:r>
      <w:r w:rsidRPr="00530EBE">
        <w:rPr>
          <w:color w:val="auto"/>
        </w:rPr>
        <w:instrText xml:space="preserve"> SEQ Figure \* ARABIC </w:instrText>
      </w:r>
      <w:r w:rsidRPr="00530EBE">
        <w:rPr>
          <w:color w:val="auto"/>
        </w:rPr>
        <w:fldChar w:fldCharType="separate"/>
      </w:r>
      <w:r w:rsidRPr="00530EBE">
        <w:rPr>
          <w:noProof/>
          <w:color w:val="auto"/>
        </w:rPr>
        <w:t>1</w:t>
      </w:r>
      <w:r w:rsidRPr="00530EBE">
        <w:rPr>
          <w:color w:val="auto"/>
        </w:rPr>
        <w:fldChar w:fldCharType="end"/>
      </w:r>
      <w:bookmarkEnd w:id="6"/>
      <w:r w:rsidR="00786745" w:rsidRPr="00530EBE">
        <w:rPr>
          <w:color w:val="auto"/>
        </w:rPr>
        <w:t>.</w:t>
      </w:r>
      <w:proofErr w:type="gramEnd"/>
      <w:r w:rsidR="00786745" w:rsidRPr="00530EBE">
        <w:rPr>
          <w:color w:val="auto"/>
        </w:rPr>
        <w:t xml:space="preserve"> </w:t>
      </w:r>
      <w:r w:rsidRPr="00530EBE">
        <w:rPr>
          <w:color w:val="auto"/>
        </w:rPr>
        <w:t xml:space="preserve">Evolutionary </w:t>
      </w:r>
      <w:r w:rsidR="00786745" w:rsidRPr="00530EBE">
        <w:rPr>
          <w:color w:val="auto"/>
        </w:rPr>
        <w:t>forces involved in the evolution of mutator alleles.</w:t>
      </w:r>
      <w:r w:rsidR="00786745" w:rsidRPr="00530EBE">
        <w:rPr>
          <w:b w:val="0"/>
          <w:bCs w:val="0"/>
          <w:color w:val="auto"/>
        </w:rPr>
        <w:t xml:space="preserve"> If we consider the optimal mutation rate rather than </w:t>
      </w:r>
      <w:r w:rsidR="00786745" w:rsidRPr="00530EBE">
        <w:rPr>
          <w:b w:val="0"/>
          <w:bCs w:val="0"/>
          <w:i/>
          <w:iCs/>
          <w:color w:val="auto"/>
        </w:rPr>
        <w:t>adaptability</w:t>
      </w:r>
      <w:r w:rsidR="00786745" w:rsidRPr="00530EBE">
        <w:rPr>
          <w:b w:val="0"/>
          <w:bCs w:val="0"/>
          <w:color w:val="auto"/>
        </w:rPr>
        <w:t>, drift is not considered.</w:t>
      </w:r>
    </w:p>
    <w:p w:rsidR="00786745" w:rsidRPr="00AF7FC2" w:rsidRDefault="00786745" w:rsidP="00530EBE">
      <w:pPr>
        <w:jc w:val="both"/>
      </w:pPr>
    </w:p>
    <w:p w:rsidR="000841EA" w:rsidRPr="0064644A" w:rsidRDefault="000841EA" w:rsidP="005E24C3">
      <w:pPr>
        <w:pStyle w:val="Heading2"/>
      </w:pPr>
      <w:bookmarkStart w:id="7" w:name="_Toc442014110"/>
      <w:r w:rsidRPr="0064644A">
        <w:t xml:space="preserve">Stress-induced </w:t>
      </w:r>
      <w:bookmarkEnd w:id="5"/>
      <w:r w:rsidR="008326D3">
        <w:t>mutagenesis</w:t>
      </w:r>
      <w:bookmarkEnd w:id="7"/>
    </w:p>
    <w:p w:rsidR="000841EA" w:rsidRPr="0064644A" w:rsidRDefault="000841EA" w:rsidP="006619CC">
      <w:pPr>
        <w:jc w:val="left"/>
      </w:pP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w:t>
      </w:r>
      <w:r w:rsidR="006619CC">
        <w:t>R</w:t>
      </w:r>
      <w:r w:rsidRPr="0064644A">
        <w:t xml:space="preserve">esearch </w:t>
      </w:r>
      <w:r w:rsidR="006619CC">
        <w:t>with</w:t>
      </w:r>
      <w:r w:rsidR="006619CC" w:rsidRPr="0064644A">
        <w:t xml:space="preserve"> </w:t>
      </w:r>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60C44">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60C4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594FA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Sharp and Agrawal 2012)", "plainTextFormattedCitation" : "(Sharp and Agrawal 2012)", "previouslyFormattedCitation" : "(Sharp and Agrawal 2012)" }, "properties" : { "noteIndex" : 0 }, "schema" : "https://github.com/citation-style-language/schema/raw/master/csl-citation.json" }</w:instrText>
      </w:r>
      <w:r w:rsidRPr="0064644A">
        <w:fldChar w:fldCharType="separate"/>
      </w:r>
      <w:r w:rsidR="006619CC" w:rsidRPr="006619CC">
        <w:rPr>
          <w:noProof/>
        </w:rPr>
        <w:t>(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replication fidelity </w:t>
      </w:r>
      <w:r w:rsidR="000841EA" w:rsidRPr="0064644A">
        <w:lastRenderedPageBreak/>
        <w:t>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w:t>
      </w:r>
      <w:r w:rsidR="001F2A1B">
        <w:t>, until now,</w:t>
      </w:r>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1F2A1B" w:rsidP="006619CC">
      <w:pPr>
        <w:jc w:val="left"/>
      </w:pPr>
      <w:r>
        <w:t>T</w:t>
      </w:r>
      <w:r w:rsidRPr="0064644A">
        <w:t>h</w:t>
      </w:r>
      <w:r>
        <w:t xml:space="preserve">e </w:t>
      </w:r>
      <w:r w:rsidR="000841EA">
        <w:t>consequences of</w:t>
      </w:r>
      <w:r w:rsidR="000841EA" w:rsidRPr="0064644A">
        <w:t xml:space="preserve"> </w:t>
      </w:r>
      <w:r w:rsidR="000841EA">
        <w:t xml:space="preserve">stress-induced </w:t>
      </w:r>
      <w:r w:rsidR="005E449E">
        <w:t>m</w:t>
      </w:r>
      <w:r w:rsidR="000D1C20">
        <w:t>uta</w:t>
      </w:r>
      <w:r w:rsidR="005E449E">
        <w:t>genesis</w:t>
      </w:r>
      <w:r w:rsidR="000841EA">
        <w:t xml:space="preserve"> are largely unknown</w:t>
      </w:r>
      <w:r w:rsidR="000841EA" w:rsidRPr="0064644A">
        <w:t xml:space="preserve">. Agrawal </w:t>
      </w:r>
      <w:r w:rsidR="000841EA"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000841EA" w:rsidRPr="0064644A">
        <w:fldChar w:fldCharType="separate"/>
      </w:r>
      <w:r w:rsidR="000841EA" w:rsidRPr="0064644A">
        <w:rPr>
          <w:noProof/>
        </w:rPr>
        <w:t>(2002)</w:t>
      </w:r>
      <w:r w:rsidR="000841EA" w:rsidRPr="0064644A">
        <w:fldChar w:fldCharType="end"/>
      </w:r>
      <w:r w:rsidR="000841EA" w:rsidRPr="0064644A">
        <w:t xml:space="preserve"> studied a model of fitness-dependent mutation rates</w:t>
      </w:r>
      <w:r w:rsidR="000841EA">
        <w:t xml:space="preserve"> (FDMR)</w:t>
      </w:r>
      <w:r w:rsidR="000841EA" w:rsidRPr="0064644A">
        <w:t xml:space="preserve"> in an infinite population</w:t>
      </w:r>
      <w:r w:rsidR="000841EA">
        <w:t xml:space="preserve"> and showed that FDMR increases the two</w:t>
      </w:r>
      <w:r w:rsidR="006619CC">
        <w:t>-</w:t>
      </w:r>
      <w:r w:rsidR="000841EA">
        <w:t>fold cost of sex. His</w:t>
      </w:r>
      <w:r w:rsidR="000841EA" w:rsidRPr="0064644A">
        <w:t xml:space="preserve"> model was later extended for finite populations </w:t>
      </w:r>
      <w:r w:rsidR="000841EA"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000841EA" w:rsidRPr="0064644A">
        <w:fldChar w:fldCharType="separate"/>
      </w:r>
      <w:r w:rsidR="000841EA" w:rsidRPr="00A2623B">
        <w:rPr>
          <w:noProof/>
        </w:rPr>
        <w:t>(Shaw and Baer 2011)</w:t>
      </w:r>
      <w:r w:rsidR="000841EA" w:rsidRPr="0064644A">
        <w:fldChar w:fldCharType="end"/>
      </w:r>
      <w:r w:rsidR="000841EA">
        <w:t xml:space="preserve">, in which the correlation between the mutation rate and fitness was shown to slow or stop </w:t>
      </w:r>
      <w:r w:rsidR="000841EA" w:rsidRPr="00530EBE">
        <w:rPr>
          <w:i/>
          <w:iCs/>
        </w:rPr>
        <w:t>Muller's Ratchet</w:t>
      </w:r>
      <w:r w:rsidR="000841EA">
        <w:t xml:space="preserve"> </w:t>
      </w:r>
      <w:r w:rsidR="000841EA">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rsidR="000841EA">
        <w:fldChar w:fldCharType="separate"/>
      </w:r>
      <w:r w:rsidR="000841EA" w:rsidRPr="00596915">
        <w:rPr>
          <w:noProof/>
        </w:rPr>
        <w:t>(Haigh 1978)</w:t>
      </w:r>
      <w:r w:rsidR="000841EA">
        <w:fldChar w:fldCharType="end"/>
      </w:r>
      <w:r w:rsidR="000841EA">
        <w:t xml:space="preserve">, thus  helping </w:t>
      </w:r>
      <w:r w:rsidR="000D1C20">
        <w:t xml:space="preserve">to </w:t>
      </w:r>
      <w:r w:rsidR="000841EA">
        <w:t>explain how asexual populations cope with deleterious mutations to avoid mutational meltdown. Other outcomes of a plastic mutation rate could span a variety of evolutionary, epidemiological, and ecological scenarios</w:t>
      </w:r>
      <w:r w:rsidR="000841EA" w:rsidRPr="0064644A">
        <w:t xml:space="preserve">: the evolution of drug-resistance in bacteria </w:t>
      </w:r>
      <w:r w:rsidR="000841EA" w:rsidRPr="0064644A">
        <w:fldChar w:fldCharType="begin" w:fldLock="1"/>
      </w:r>
      <w:r w:rsidR="006619CC">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Cirz and Romesberg 2006; Obolski and Hadany 2012)", "plainTextFormattedCitation" : "(Cirz and Romesberg 2006; Obolski and Hadany 2012)", "previouslyFormattedCitation" : "(Cirz and Romesberg 2006; Obolski and Hadany 2012)" }, "properties" : { "noteIndex" : 0 }, "schema" : "https://github.com/citation-style-language/schema/raw/master/csl-citation.json" }</w:instrText>
      </w:r>
      <w:r w:rsidR="000841EA" w:rsidRPr="0064644A">
        <w:fldChar w:fldCharType="separate"/>
      </w:r>
      <w:r w:rsidRPr="001F2A1B">
        <w:rPr>
          <w:noProof/>
        </w:rPr>
        <w:t>(Cirz and Romesberg 2006; Obolski and Hadany 2012)</w:t>
      </w:r>
      <w:r w:rsidR="000841EA" w:rsidRPr="0064644A">
        <w:fldChar w:fldCharType="end"/>
      </w:r>
      <w:r w:rsidR="000841EA" w:rsidRPr="0064644A">
        <w:t xml:space="preserve">, the evolution of cancer cells and the emergence of chemotherapeutic-resistance </w:t>
      </w:r>
      <w:r w:rsidR="000841EA"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000841EA" w:rsidRPr="0064644A">
        <w:fldChar w:fldCharType="separate"/>
      </w:r>
      <w:r w:rsidR="000841EA" w:rsidRPr="00A2623B">
        <w:rPr>
          <w:noProof/>
        </w:rPr>
        <w:t>(Huang et al. 2007; Bristow and Hill 2008; Ruan, Song, and Ouyang 2009)</w:t>
      </w:r>
      <w:r w:rsidR="000841EA" w:rsidRPr="0064644A">
        <w:fldChar w:fldCharType="end"/>
      </w:r>
      <w:r w:rsidR="000841EA" w:rsidRPr="0064644A">
        <w:t xml:space="preserve">, </w:t>
      </w:r>
      <w:r w:rsidR="000841EA">
        <w:t>t</w:t>
      </w:r>
      <w:r w:rsidR="000841EA" w:rsidRPr="0064644A">
        <w:t xml:space="preserve">he evolution of pesticide resistance in commercial crops </w:t>
      </w:r>
      <w:r w:rsidR="000841EA"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0841EA" w:rsidRPr="0064644A">
        <w:fldChar w:fldCharType="separate"/>
      </w:r>
      <w:r w:rsidR="000841EA" w:rsidRPr="00A2623B">
        <w:rPr>
          <w:noProof/>
        </w:rPr>
        <w:t>(Gressel 2011)</w:t>
      </w:r>
      <w:r w:rsidR="000841EA" w:rsidRPr="0064644A">
        <w:fldChar w:fldCharType="end"/>
      </w:r>
      <w:r w:rsidR="000841EA" w:rsidRPr="0064644A">
        <w:t>, industrial applications using bacteria in stressful environments</w:t>
      </w:r>
      <w:r w:rsidR="000841EA">
        <w:t xml:space="preserve"> </w:t>
      </w:r>
      <w:r w:rsidR="000841EA" w:rsidRPr="0064644A">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0841EA" w:rsidRPr="0064644A">
        <w:fldChar w:fldCharType="separate"/>
      </w:r>
      <w:r w:rsidR="000841EA" w:rsidRPr="00A2623B">
        <w:rPr>
          <w:noProof/>
        </w:rPr>
        <w:t>(Machielsen et al. 2010)</w:t>
      </w:r>
      <w:r w:rsidR="000841EA" w:rsidRPr="0064644A">
        <w:fldChar w:fldCharType="end"/>
      </w:r>
      <w:r w:rsidR="000841EA" w:rsidRPr="0064644A">
        <w:t xml:space="preserve">, host-parasite co-evolution </w:t>
      </w:r>
      <w:r w:rsidR="000841EA"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000841EA" w:rsidRPr="0064644A">
        <w:fldChar w:fldCharType="separate"/>
      </w:r>
      <w:r w:rsidR="000841EA" w:rsidRPr="00A2623B">
        <w:rPr>
          <w:noProof/>
        </w:rPr>
        <w:t>(Pal et al. 2007; Racey et al. 2010; Morgan, Bonsall, and Buckling 2010)</w:t>
      </w:r>
      <w:r w:rsidR="000841EA" w:rsidRPr="0064644A">
        <w:fldChar w:fldCharType="end"/>
      </w:r>
      <w:r w:rsidR="000841EA" w:rsidRPr="0064644A">
        <w:rPr>
          <w:noProof/>
        </w:rPr>
        <w:t>,</w:t>
      </w:r>
      <w:r w:rsidR="000841EA" w:rsidRPr="0064644A">
        <w:t xml:space="preserve"> and the evolution of pathogen virulence </w:t>
      </w:r>
      <w:r w:rsidR="000841EA" w:rsidRPr="0064644A">
        <w:fldChar w:fldCharType="begin" w:fldLock="1"/>
      </w:r>
      <w:r w:rsidR="00860C44">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000841EA" w:rsidRPr="0064644A">
        <w:fldChar w:fldCharType="separate"/>
      </w:r>
      <w:proofErr w:type="gramStart"/>
      <w:r w:rsidR="000841EA" w:rsidRPr="0064644A">
        <w:rPr>
          <w:noProof/>
        </w:rPr>
        <w:t>(Oliver et al. 2000; Merino et al. 2002; Boshoff et al. 2003)</w:t>
      </w:r>
      <w:r w:rsidR="000841EA" w:rsidRPr="0064644A">
        <w:fldChar w:fldCharType="end"/>
      </w:r>
      <w:r w:rsidR="000841EA" w:rsidRPr="0064644A">
        <w:t>.</w:t>
      </w:r>
      <w:proofErr w:type="gramEnd"/>
      <w:r w:rsidR="000841EA" w:rsidRPr="0064644A">
        <w:t xml:space="preserve"> </w:t>
      </w:r>
      <w:r w:rsidR="006619CC">
        <w:t>M</w:t>
      </w:r>
      <w:r w:rsidR="000841EA" w:rsidRPr="0064644A">
        <w:t xml:space="preserve">ore importantly, because the mutation rate is </w:t>
      </w:r>
      <w:r w:rsidR="000D1C20">
        <w:t xml:space="preserve">a </w:t>
      </w:r>
      <w:r w:rsidR="006619CC">
        <w:t>fundamental element</w:t>
      </w:r>
      <w:r w:rsidR="006619CC" w:rsidRPr="0064644A">
        <w:t xml:space="preserve"> </w:t>
      </w:r>
      <w:r w:rsidR="000D1C20">
        <w:t>of</w:t>
      </w:r>
      <w:r w:rsidR="000841EA" w:rsidRPr="0064644A">
        <w:t xml:space="preserve"> population genetics models </w:t>
      </w:r>
      <w:r w:rsidR="000841EA">
        <w:t xml:space="preserve">and </w:t>
      </w:r>
      <w:r w:rsidR="000841EA" w:rsidRPr="0064644A">
        <w:t xml:space="preserve">theories </w:t>
      </w:r>
      <w:r w:rsidR="000841EA"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000841EA" w:rsidRPr="0064644A">
        <w:fldChar w:fldCharType="separate"/>
      </w:r>
      <w:r w:rsidR="000841EA" w:rsidRPr="00A2623B">
        <w:rPr>
          <w:noProof/>
        </w:rPr>
        <w:t>(Loewe and Hill 2010)</w:t>
      </w:r>
      <w:r w:rsidR="000841EA" w:rsidRPr="0064644A">
        <w:fldChar w:fldCharType="end"/>
      </w:r>
      <w:r w:rsidR="000841EA" w:rsidRPr="0064644A">
        <w:t>, the basic notion that it is plastic rather than constant</w:t>
      </w:r>
      <w:r w:rsidR="000841EA">
        <w:rPr>
          <w:noProof/>
        </w:rPr>
        <w:t xml:space="preserve"> </w:t>
      </w:r>
      <w:r w:rsidR="000841EA" w:rsidRPr="0064644A">
        <w:rPr>
          <w:noProof/>
        </w:rPr>
        <w:t xml:space="preserve">has a </w:t>
      </w:r>
      <w:r w:rsidR="000841EA" w:rsidRPr="0064644A">
        <w:t>huge importance to our understanding of evolution and biology.</w:t>
      </w:r>
    </w:p>
    <w:p w:rsidR="00171300" w:rsidRPr="0064644A" w:rsidRDefault="00171300" w:rsidP="005E24C3">
      <w:pPr>
        <w:pStyle w:val="Heading2"/>
      </w:pPr>
      <w:bookmarkStart w:id="8" w:name="_Toc442014111"/>
      <w:r w:rsidRPr="0064644A">
        <w:t>Research objectives</w:t>
      </w:r>
      <w:bookmarkEnd w:id="8"/>
    </w:p>
    <w:p w:rsidR="00171300" w:rsidRDefault="00171300" w:rsidP="00AF7FC2">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r w:rsidR="00AF7FC2">
        <w:t xml:space="preserve">an </w:t>
      </w:r>
      <w:r>
        <w:t xml:space="preserve">alternative assumption, that the mutation rate is plastic and that stress induces elevated mutation rates, can lead to remarkably different results and conclusions, at least in some cases. Furthermore, the lack </w:t>
      </w:r>
      <w:r w:rsidR="00AF7FC2">
        <w:t xml:space="preserve">of </w:t>
      </w:r>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lastRenderedPageBreak/>
        <w:t xml:space="preserve">Develop a theoretical basis to explain the evolution of stress-induced </w:t>
      </w:r>
      <w:r w:rsidR="000D1C20">
        <w:t>mutagenesis</w:t>
      </w:r>
      <w:r w:rsidR="005F4023">
        <w:t xml:space="preserve"> i</w:t>
      </w:r>
      <w:r w:rsidR="005F4023" w:rsidRPr="009F193E">
        <w:t>n asexual populations</w:t>
      </w:r>
      <w:r w:rsidRPr="009F193E">
        <w:t xml:space="preserve">: </w:t>
      </w:r>
    </w:p>
    <w:p w:rsidR="00171300" w:rsidRDefault="00171300" w:rsidP="0056210B">
      <w:pPr>
        <w:pStyle w:val="ListParagraph"/>
        <w:numPr>
          <w:ilvl w:val="1"/>
          <w:numId w:val="18"/>
        </w:numPr>
        <w:jc w:val="left"/>
      </w:pPr>
      <w:bookmarkStart w:id="9" w:name="_Ref320888683"/>
      <w:r>
        <w:t>I</w:t>
      </w:r>
      <w:r w:rsidRPr="009F193E">
        <w:t>n constant and changing environments</w:t>
      </w:r>
    </w:p>
    <w:p w:rsidR="00171300" w:rsidRPr="009F193E" w:rsidRDefault="005F4023" w:rsidP="00AF7FC2">
      <w:pPr>
        <w:pStyle w:val="ListParagraph"/>
        <w:numPr>
          <w:ilvl w:val="1"/>
          <w:numId w:val="18"/>
        </w:numPr>
        <w:jc w:val="left"/>
      </w:pPr>
      <w:r>
        <w:t xml:space="preserve">On smooth and </w:t>
      </w:r>
      <w:bookmarkStart w:id="10" w:name="_Ref320890020"/>
      <w:bookmarkStart w:id="11" w:name="_Ref315795983"/>
      <w:bookmarkEnd w:id="9"/>
      <w:r w:rsidR="00AF7FC2">
        <w:t>rugged</w:t>
      </w:r>
      <w:r w:rsidR="00AF7FC2" w:rsidRPr="009F193E">
        <w:t xml:space="preserve"> </w:t>
      </w:r>
      <w:r w:rsidR="00171300" w:rsidRPr="009F193E">
        <w:t>fitness landscapes</w:t>
      </w:r>
      <w:bookmarkEnd w:id="10"/>
      <w:bookmarkEnd w:id="11"/>
    </w:p>
    <w:p w:rsidR="00171300" w:rsidRDefault="00171300" w:rsidP="00530EBE">
      <w:pPr>
        <w:pStyle w:val="ListParagraph"/>
        <w:numPr>
          <w:ilvl w:val="0"/>
          <w:numId w:val="18"/>
        </w:numPr>
        <w:jc w:val="left"/>
      </w:pPr>
      <w:r w:rsidRPr="00D0694E">
        <w:t xml:space="preserve">Explore the </w:t>
      </w:r>
      <w:r w:rsidR="005F4023">
        <w:t xml:space="preserve">effect </w:t>
      </w:r>
      <w:r w:rsidRPr="00D0694E">
        <w:t xml:space="preserve">of stress-induced </w:t>
      </w:r>
      <w:r w:rsidR="000D1C20">
        <w:t>mutagenesis</w:t>
      </w:r>
      <w:r w:rsidRPr="00D0694E">
        <w:t xml:space="preserve"> on</w:t>
      </w:r>
      <w:r w:rsidR="005F4023">
        <w:t xml:space="preserve"> adaptation and the evolution </w:t>
      </w:r>
      <w:bookmarkStart w:id="12" w:name="_Ref320890026"/>
      <w:bookmarkStart w:id="13" w:name="_Ref315795988"/>
      <w:r w:rsidR="005F4023">
        <w:t>o</w:t>
      </w:r>
      <w:r w:rsidR="005F4023" w:rsidRPr="009F193E">
        <w:t>f</w:t>
      </w:r>
      <w:r w:rsidRPr="009F193E">
        <w:t xml:space="preserve"> complex traits</w:t>
      </w:r>
      <w:bookmarkEnd w:id="12"/>
      <w:bookmarkEnd w:id="13"/>
      <w:r w:rsidR="005F4023">
        <w:t>.</w:t>
      </w:r>
    </w:p>
    <w:p w:rsidR="008326D3" w:rsidRPr="005A0117" w:rsidRDefault="000F38BF" w:rsidP="005E24C3">
      <w:pPr>
        <w:pStyle w:val="Heading2"/>
      </w:pPr>
      <w:bookmarkStart w:id="14" w:name="_Toc442014112"/>
      <w:r>
        <w:t>Thesis</w:t>
      </w:r>
      <w:r w:rsidR="004B104D">
        <w:t xml:space="preserve"> overview</w:t>
      </w:r>
      <w:bookmarkEnd w:id="14"/>
    </w:p>
    <w:p w:rsidR="008326D3" w:rsidRDefault="008326D3" w:rsidP="00CF07DF">
      <w:pPr>
        <w:jc w:val="left"/>
      </w:pPr>
      <w:r>
        <w:t xml:space="preserve">During my PhD I have authored three </w:t>
      </w:r>
      <w:r w:rsidR="000D1C20">
        <w:t>peer-reviewed</w:t>
      </w:r>
      <w:r>
        <w:t xml:space="preserve"> manuscripts on stress-induced mutagenesis and the evolution of the mutation rate</w:t>
      </w:r>
      <w:r w:rsidR="00F2020C">
        <w:t>.</w:t>
      </w:r>
    </w:p>
    <w:p w:rsidR="00F2020C" w:rsidRPr="005A0117" w:rsidRDefault="00F2020C" w:rsidP="005E24C3">
      <w:pPr>
        <w:pStyle w:val="Heading3"/>
      </w:pPr>
      <w:bookmarkStart w:id="15" w:name="_Toc442014113"/>
      <w:r w:rsidRPr="005A0117">
        <w:t>The evolution of stress-induced hypermutation in asexual populations</w:t>
      </w:r>
      <w:bookmarkEnd w:id="15"/>
    </w:p>
    <w:p w:rsidR="009323E5" w:rsidRDefault="009323E5" w:rsidP="00530EBE">
      <w:pPr>
        <w:jc w:val="left"/>
      </w:pPr>
      <w:r>
        <w:t xml:space="preserve">In the first </w:t>
      </w:r>
      <w:r w:rsidR="000D1C20">
        <w:t xml:space="preserve">peer-reviewed </w:t>
      </w:r>
      <w:r>
        <w:t xml:space="preserve">manuscript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r>
        <w:t xml:space="preserve"> </w:t>
      </w:r>
      <w:r w:rsidR="00AF7FC2">
        <w:t>by</w:t>
      </w:r>
      <w:r w:rsidR="00594FAE">
        <w:t xml:space="preserve"> </w:t>
      </w:r>
      <w:r w:rsidR="000D1C20">
        <w:t>show</w:t>
      </w:r>
      <w:r w:rsidR="00AF7FC2">
        <w:t>ing</w:t>
      </w:r>
      <w:r w:rsidR="000D1C20">
        <w:t xml:space="preserve">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w:t>
      </w:r>
      <w:r w:rsidR="00AF7FC2">
        <w:t>Using a deterministic model</w:t>
      </w:r>
      <w:r>
        <w:t xml:space="preserve">, I </w:t>
      </w:r>
      <w:r w:rsidR="00594FAE">
        <w:t xml:space="preserve">analysed </w:t>
      </w:r>
      <w:r>
        <w:t xml:space="preserve">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 mutations are possible. This is a new and surprising result;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w:t>
      </w:r>
      <w:r w:rsidR="00594FAE">
        <w:t>Using stochastic computer simulations</w:t>
      </w:r>
      <w:r>
        <w:t xml:space="preserve">, I </w:t>
      </w:r>
      <w:r w:rsidR="00594FAE">
        <w:t xml:space="preserve">analysed evolution </w:t>
      </w:r>
      <w:r>
        <w:t>in a changing environment and consider</w:t>
      </w:r>
      <w:r w:rsidR="000D1C20">
        <w:t xml:space="preserve">ed models in which alleles for </w:t>
      </w:r>
      <w:r>
        <w:t>different mutational strategies compete against each other. Stress-induced mutator alleles, which induce increased mutation rate</w:t>
      </w:r>
      <w:r w:rsidR="00594FAE">
        <w:t>s</w:t>
      </w:r>
      <w:r>
        <w:t xml:space="preserv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w:t>
      </w:r>
      <w:r w:rsidR="00594FAE">
        <w:t xml:space="preserve">can </w:t>
      </w:r>
      <w:r>
        <w:t xml:space="preserve">only </w:t>
      </w:r>
      <w:r w:rsidR="00594FAE">
        <w:t xml:space="preserve">be </w:t>
      </w:r>
      <w:r>
        <w:t xml:space="preserve">favored in </w:t>
      </w:r>
      <w:r w:rsidR="00594FAE">
        <w:t xml:space="preserve">rapidly </w:t>
      </w:r>
      <w:r>
        <w:t>changing environments</w:t>
      </w:r>
      <w:r w:rsidR="00AA5FBC">
        <w:t xml:space="preserve">, and </w:t>
      </w:r>
      <w:r w:rsidR="00594FAE">
        <w:t xml:space="preserve">is </w:t>
      </w:r>
      <w:r w:rsidR="00AA5FBC">
        <w:t xml:space="preserve">always selected against in a constant environment </w:t>
      </w:r>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E24C3">
      <w:pPr>
        <w:pStyle w:val="Heading3"/>
      </w:pPr>
      <w:bookmarkStart w:id="16" w:name="_Toc442014114"/>
      <w:r w:rsidRPr="00E104D7">
        <w:rPr>
          <w:shd w:val="clear" w:color="auto" w:fill="FFFFFF"/>
        </w:rPr>
        <w:lastRenderedPageBreak/>
        <w:t>Stress-induced mutagenesis and complex adaptation</w:t>
      </w:r>
      <w:bookmarkEnd w:id="16"/>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deleterious separately.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CF07DF">
      <w:pPr>
        <w:pStyle w:val="Heading3"/>
      </w:pPr>
      <w:bookmarkStart w:id="17" w:name="_Toc442014115"/>
      <w:r w:rsidRPr="00525ED6">
        <w:t>The probability of improvement in Fisher's geometric model</w:t>
      </w:r>
      <w:bookmarkEnd w:id="17"/>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5A0117" w:rsidRDefault="005A0117" w:rsidP="00CF07DF">
      <w:pPr>
        <w:pStyle w:val="Heading2"/>
      </w:pPr>
      <w:bookmarkStart w:id="18" w:name="_Toc442014116"/>
      <w:r>
        <w:lastRenderedPageBreak/>
        <w:t>Methods</w:t>
      </w:r>
      <w:r w:rsidR="00137E38">
        <w:t xml:space="preserve"> overview</w:t>
      </w:r>
      <w:bookmarkEnd w:id="18"/>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19" w:name="_Toc442014117"/>
      <w:r>
        <w:t>Individual-based simulations</w:t>
      </w:r>
      <w:bookmarkEnd w:id="19"/>
    </w:p>
    <w:p w:rsidR="00A6092D" w:rsidRDefault="00D273CD" w:rsidP="00744AA7">
      <w:pPr>
        <w:jc w:val="left"/>
      </w:pPr>
      <w:r>
        <w:t>I</w:t>
      </w:r>
      <w:r w:rsidR="00A6092D">
        <w:t xml:space="preserve">ndividual-based simulations (also called </w:t>
      </w:r>
      <w:r w:rsidR="00A6092D">
        <w:rPr>
          <w:i/>
          <w:iCs/>
        </w:rPr>
        <w:t>agent-based simulations</w:t>
      </w:r>
      <w:r w:rsidR="00A6092D">
        <w:t>)</w:t>
      </w:r>
      <w:r>
        <w:t xml:space="preserve"> </w:t>
      </w:r>
      <w:bookmarkStart w:id="20" w:name="_GoBack"/>
      <w:del w:id="21" w:author="Yoav Ram" w:date="2016-02-08T14:39:00Z">
        <w:r w:rsidDel="00744AA7">
          <w:delText>are composed</w:delText>
        </w:r>
      </w:del>
      <w:bookmarkEnd w:id="20"/>
      <w:ins w:id="22" w:author="Yoav Ram" w:date="2016-02-08T14:39:00Z">
        <w:r w:rsidR="00744AA7">
          <w:t>consist</w:t>
        </w:r>
      </w:ins>
      <w:r>
        <w:t xml:space="preserve"> of</w:t>
      </w:r>
      <w:r w:rsidR="00A6092D">
        <w:t xml:space="preserve"> </w:t>
      </w:r>
      <w:r w:rsidR="005F7927">
        <w:t>population</w:t>
      </w:r>
      <w:r>
        <w:t>s</w:t>
      </w:r>
      <w:r w:rsidR="005F7927">
        <w:t xml:space="preserve"> of individu</w:t>
      </w:r>
      <w:r>
        <w:t>als and a set of rules for the individuals'</w:t>
      </w:r>
      <w:r w:rsidR="005F7927">
        <w:t xml:space="preserve"> </w:t>
      </w:r>
      <w:del w:id="23" w:author="Yoav Ram" w:date="2016-02-08T14:39:00Z">
        <w:r w:rsidR="005F7927" w:rsidDel="00744AA7">
          <w:delText xml:space="preserve">life </w:delText>
        </w:r>
      </w:del>
      <w:ins w:id="24" w:author="Yoav Ram" w:date="2016-02-08T14:39:00Z">
        <w:r w:rsidR="00744AA7">
          <w:t>life-</w:t>
        </w:r>
      </w:ins>
      <w:r w:rsidR="005F7927">
        <w:t>cycle and interactions</w:t>
      </w:r>
      <w:r w:rsidR="00354BBF">
        <w:t xml:space="preserve">. These rules </w:t>
      </w:r>
      <w:del w:id="25" w:author="Yoav Ram" w:date="2016-02-08T14:39:00Z">
        <w:r w:rsidR="00354BBF" w:rsidDel="00744AA7">
          <w:delText xml:space="preserve">are </w:delText>
        </w:r>
        <w:r w:rsidR="005F7927" w:rsidDel="00744AA7">
          <w:delText>often</w:delText>
        </w:r>
        <w:r w:rsidR="00354BBF" w:rsidDel="00744AA7">
          <w:delText xml:space="preserve"> defined using parameters and</w:delText>
        </w:r>
      </w:del>
      <w:ins w:id="26" w:author="Yoav Ram" w:date="2016-02-08T14:39:00Z">
        <w:r w:rsidR="00744AA7">
          <w:t xml:space="preserve">often </w:t>
        </w:r>
      </w:ins>
      <w:del w:id="27" w:author="Yoav Ram" w:date="2016-02-08T14:40:00Z">
        <w:r w:rsidR="005F7927" w:rsidDel="00744AA7">
          <w:delText xml:space="preserve"> </w:delText>
        </w:r>
      </w:del>
      <w:r w:rsidR="005F7927">
        <w:t xml:space="preserve">include </w:t>
      </w:r>
      <w:del w:id="28" w:author="Yoav Ram" w:date="2016-02-08T14:40:00Z">
        <w:r w:rsidR="005F7927" w:rsidDel="00744AA7">
          <w:delText xml:space="preserve">stochastic </w:delText>
        </w:r>
      </w:del>
      <w:ins w:id="29" w:author="Yoav Ram" w:date="2016-02-08T14:40:00Z">
        <w:r w:rsidR="00744AA7">
          <w:t xml:space="preserve">a random </w:t>
        </w:r>
      </w:ins>
      <w:r w:rsidR="005F7927">
        <w:t>element</w:t>
      </w:r>
      <w:del w:id="30" w:author="Yoav Ram" w:date="2016-02-08T14:40:00Z">
        <w:r w:rsidR="00354BBF" w:rsidDel="00744AA7">
          <w:delText>s</w:delText>
        </w:r>
      </w:del>
      <w:r w:rsidR="005F7927">
        <w:t xml:space="preserve">.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744AA7">
      <w:pPr>
        <w:jc w:val="left"/>
      </w:pPr>
      <w:r>
        <w:t xml:space="preserve">To study competitions between different mutator alleles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The software allows the definition of life</w:t>
      </w:r>
      <w:del w:id="31" w:author="Yoav Ram" w:date="2016-02-08T14:40:00Z">
        <w:r w:rsidDel="00744AA7">
          <w:delText xml:space="preserve"> </w:delText>
        </w:r>
      </w:del>
      <w:ins w:id="32" w:author="Yoav Ram" w:date="2016-02-08T14:40:00Z">
        <w:r w:rsidR="00744AA7">
          <w:t>-</w:t>
        </w:r>
      </w:ins>
      <w:r>
        <w:t xml:space="preserve">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simulations </w:t>
      </w:r>
      <w:r w:rsidR="00354BBF">
        <w:t>on the Hadany computer cluster.</w:t>
      </w:r>
    </w:p>
    <w:p w:rsidR="00073D1D" w:rsidRDefault="008C2F88" w:rsidP="005E24C3">
      <w:pPr>
        <w:pStyle w:val="Heading3"/>
        <w:rPr>
          <w:rFonts w:eastAsiaTheme="minorEastAsia"/>
        </w:rPr>
      </w:pPr>
      <w:bookmarkStart w:id="33" w:name="_Toc442014118"/>
      <w:r>
        <w:t>Wright-Fisher models</w:t>
      </w:r>
      <w:bookmarkEnd w:id="33"/>
      <w:r>
        <w:t xml:space="preserve">  </w:t>
      </w:r>
    </w:p>
    <w:p w:rsidR="00073D1D" w:rsidRDefault="00B91A69" w:rsidP="006D2598">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744AA7"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w:t>
      </w:r>
      <w:r>
        <w:lastRenderedPageBreak/>
        <w:t xml:space="preserve">equations defined by the </w:t>
      </w:r>
      <w:r w:rsidR="00B91A69">
        <w:t xml:space="preserve">Wright-Fisher </w:t>
      </w:r>
      <w:r>
        <w:t xml:space="preserve">model. In computational analysis, one attempts to 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3710F8" w:rsidP="00744AA7">
      <w:pPr>
        <w:jc w:val="left"/>
      </w:pPr>
      <w:del w:id="34" w:author="Yoav Ram" w:date="2016-02-08T14:41:00Z">
        <w:r w:rsidDel="00744AA7">
          <w:delText xml:space="preserve">At </w:delText>
        </w:r>
        <w:r w:rsidR="00A6092D" w:rsidDel="00744AA7">
          <w:delText xml:space="preserve">the </w:delText>
        </w:r>
      </w:del>
      <w:ins w:id="35" w:author="Yoav Ram" w:date="2016-02-08T14:41:00Z">
        <w:r w:rsidR="00744AA7">
          <w:t xml:space="preserve">The </w:t>
        </w:r>
      </w:ins>
      <w:r w:rsidR="00A6092D">
        <w:t>mutation-selection balance</w:t>
      </w:r>
      <w:ins w:id="36" w:author="Yoav Ram" w:date="2016-02-08T14:41:00Z">
        <w:r w:rsidR="00744AA7">
          <w:t xml:space="preserve"> is </w:t>
        </w:r>
      </w:ins>
      <w:del w:id="37" w:author="Yoav Ram" w:date="2016-02-08T14:41:00Z">
        <w:r w:rsidR="00A6092D" w:rsidDel="00744AA7">
          <w:delText>,</w:delText>
        </w:r>
      </w:del>
      <w:r w:rsidR="00A6092D">
        <w:t xml:space="preserve"> the equilibrium of </w:t>
      </w:r>
      <w:r>
        <w:t>a</w:t>
      </w:r>
      <w:r w:rsidR="00A6092D">
        <w:t xml:space="preserve"> model</w:t>
      </w:r>
      <w:r>
        <w:t xml:space="preserve"> that</w:t>
      </w:r>
      <w:r w:rsidR="00B918B2">
        <w:t xml:space="preserve"> only</w:t>
      </w:r>
      <w:r>
        <w:t xml:space="preserve"> includes natural selection and mutation</w:t>
      </w:r>
      <w:ins w:id="38" w:author="Yoav Ram" w:date="2016-02-08T14:41:00Z">
        <w:r w:rsidR="00744AA7">
          <w:t>. At the mutation-selection balance</w:t>
        </w:r>
      </w:ins>
      <w:r w:rsidR="00A6092D">
        <w:t>, 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4"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471DE2" w:rsidRDefault="00B918B2" w:rsidP="00797FA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5"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39" w:name="_Toc442014119"/>
      <w:r>
        <w:t>Branching processes</w:t>
      </w:r>
      <w:bookmarkEnd w:id="39"/>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40" w:name="_Toc442014120"/>
      <w:r>
        <w:t xml:space="preserve">Probability </w:t>
      </w:r>
      <w:r w:rsidR="003D3AA1">
        <w:t>theory</w:t>
      </w:r>
      <w:bookmarkEnd w:id="40"/>
    </w:p>
    <w:p w:rsidR="00073D1D" w:rsidRDefault="003D3AA1" w:rsidP="00744AA7">
      <w:pPr>
        <w:jc w:val="left"/>
      </w:pPr>
      <w:r>
        <w:lastRenderedPageBreak/>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w:t>
      </w:r>
      <w:del w:id="41" w:author="Yoav Ram" w:date="2016-02-08T14:42:00Z">
        <w:r w:rsidR="00401C3B" w:rsidDel="00744AA7">
          <w:delText xml:space="preserve">and interacted with </w:delText>
        </w:r>
      </w:del>
      <w:r w:rsidR="00401C3B">
        <w:t xml:space="preserve">at </w:t>
      </w:r>
      <w:hyperlink r:id="rId16" w:history="1">
        <w:r w:rsidR="00844DFD" w:rsidRPr="00B96811">
          <w:rPr>
            <w:rStyle w:val="Hyperlink"/>
          </w:rPr>
          <w:t>https://mybinder.org/repo/yoavram/FGMProb</w:t>
        </w:r>
      </w:hyperlink>
      <w:r w:rsidR="00844DFD">
        <w:t xml:space="preserve"> by </w:t>
      </w:r>
      <w:del w:id="42" w:author="Yoav Ram" w:date="2016-02-08T14:42:00Z">
        <w:r w:rsidR="00844DFD" w:rsidDel="00744AA7">
          <w:delText xml:space="preserve">opening </w:delText>
        </w:r>
      </w:del>
      <w:ins w:id="43" w:author="Yoav Ram" w:date="2016-02-08T14:42:00Z">
        <w:r w:rsidR="00744AA7">
          <w:t xml:space="preserve">clicking on </w:t>
        </w:r>
      </w:ins>
      <w:r w:rsidR="00844DFD">
        <w:t xml:space="preserve">the </w:t>
      </w:r>
      <w:del w:id="44" w:author="Yoav Ram" w:date="2016-02-08T14:42:00Z">
        <w:r w:rsidR="00844DFD" w:rsidDel="00744AA7">
          <w:delText xml:space="preserve">file </w:delText>
        </w:r>
      </w:del>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30EBE">
      <w:pPr>
        <w:ind w:firstLine="0"/>
        <w:jc w:val="left"/>
      </w:pPr>
    </w:p>
    <w:p w:rsidR="00117E9C" w:rsidRDefault="00117E9C" w:rsidP="0056210B">
      <w:pPr>
        <w:pStyle w:val="Heading1"/>
      </w:pPr>
      <w:bookmarkStart w:id="45" w:name="_Toc442014121"/>
      <w:r>
        <w:t>Discussion</w:t>
      </w:r>
      <w:bookmarkEnd w:id="45"/>
    </w:p>
    <w:p w:rsidR="00A87BDA" w:rsidRDefault="00AC7BAB" w:rsidP="00744AA7">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I have used population genetics models to show</w:t>
      </w:r>
      <w:del w:id="46" w:author="Yoav Ram" w:date="2016-02-08T14:44:00Z">
        <w:r w:rsidR="00A87BDA" w:rsidRPr="00A87BDA" w:rsidDel="00744AA7">
          <w:delText>, for the first time,</w:delText>
        </w:r>
      </w:del>
      <w:r w:rsidR="00A87BDA" w:rsidRPr="00A87BDA">
        <w:t xml:space="preserve">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w:t>
      </w:r>
      <w:r w:rsidR="005F4023">
        <w:t>Third</w:t>
      </w:r>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594FAE">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 Roth et al. 2006)", "plainTextFormattedCitation" : "(Tenaillon et al. 2001; Tenaillon, Denamur, and Matic 2004; Saint-Ruf and Matic 2006; Lenski and Sniegowski 1995; Roth et al. 2006)", "previouslyFormattedCitation" : "(Tenaillon et al. 2001; Tenaillon, Denamur, and Matic 2004; Saint-Ruf and Matic 2006; Lenski and Sniegowski 1995; Roth et al. 2006)" }, "properties" : { "noteIndex" : 0 }, "schema" : "https://github.com/citation-style-language/schema/raw/master/csl-citation.json" }</w:instrText>
      </w:r>
      <w:r>
        <w:fldChar w:fldCharType="separate"/>
      </w:r>
      <w:r w:rsidR="006619CC" w:rsidRPr="006619CC">
        <w:rPr>
          <w:noProof/>
        </w:rPr>
        <w:t>(Tenaillon et al. 2001; Tenaillon, Denamur, and Matic 2004; Saint-Ruf and Matic 2006; Lenski and Sniegowski 1995; Roth et al. 2006)</w:t>
      </w:r>
      <w:r>
        <w:fldChar w:fldCharType="end"/>
      </w:r>
      <w:r>
        <w:t xml:space="preserve">. </w:t>
      </w:r>
    </w:p>
    <w:p w:rsidR="00924809" w:rsidRDefault="00924809" w:rsidP="00CF07DF">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 xml:space="preserve">acts to reduce the mutation rates of individuals with above average fitness. In contrast, selection acts to increase the </w:t>
      </w:r>
      <w:r w:rsidRPr="00EB04A9">
        <w:lastRenderedPageBreak/>
        <w:t>mutation rate of individuals with below average fitness, even in a constant environment</w:t>
      </w:r>
      <w:r>
        <w:t xml:space="preserve">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744AA7">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w:t>
      </w:r>
      <w:del w:id="47" w:author="Yoav Ram" w:date="2016-02-08T14:45:00Z">
        <w:r w:rsidR="001B0743" w:rsidDel="00744AA7">
          <w:fldChar w:fldCharType="begin" w:fldLock="1"/>
        </w:r>
        <w:r w:rsidR="00B56FF9" w:rsidDel="00744AA7">
          <w:delInstrText>ADDIN CSL_CITATION { "citationItems" : [ { "id" : "ITEM-1",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1",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Johnson 1999)", "plainTextFormattedCitation" : "(Johnson 1999)", "previouslyFormattedCitation" : "(Johnson 1999)" }, "properties" : { "noteIndex" : 0 }, "schema" : "https://github.com/citation-style-language/schema/raw/master/csl-citation.json" }</w:delInstrText>
        </w:r>
        <w:r w:rsidR="001B0743" w:rsidDel="00744AA7">
          <w:fldChar w:fldCharType="separate"/>
        </w:r>
        <w:r w:rsidR="001B0743" w:rsidRPr="001B0743" w:rsidDel="00744AA7">
          <w:rPr>
            <w:noProof/>
          </w:rPr>
          <w:delText>(Johnson 1999)</w:delText>
        </w:r>
        <w:r w:rsidR="001B0743" w:rsidDel="00744AA7">
          <w:fldChar w:fldCharType="end"/>
        </w:r>
        <w:r w:rsidR="001B0743" w:rsidDel="00744AA7">
          <w:delText xml:space="preserve"> </w:delText>
        </w:r>
      </w:del>
      <w:r w:rsidR="001B0743">
        <w:t>to my models to</w:t>
      </w:r>
      <w:r w:rsidR="00EB04A9">
        <w:t xml:space="preserve"> try and </w:t>
      </w:r>
      <w:r w:rsidR="001B0743">
        <w:t xml:space="preserve">find how </w:t>
      </w:r>
      <w:r w:rsidR="00EB04A9">
        <w:t xml:space="preserve">the </w:t>
      </w:r>
      <w:r w:rsidR="001B0743" w:rsidRPr="00EB04A9">
        <w:rPr>
          <w:i/>
          <w:iCs/>
        </w:rPr>
        <w:t>cost</w:t>
      </w:r>
      <w:r w:rsidR="00EB04A9" w:rsidRPr="00EB04A9">
        <w:rPr>
          <w:i/>
          <w:iCs/>
        </w:rPr>
        <w:t xml:space="preserve"> of fidelity</w:t>
      </w:r>
      <w:r w:rsidR="001B0743">
        <w:t xml:space="preserve"> affects the evolutionary advantage of stress-induced mutagenesis.</w:t>
      </w:r>
    </w:p>
    <w:p w:rsidR="00B56FF9" w:rsidRDefault="00B56FF9" w:rsidP="00E93735">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sidR="00530EBE">
        <w:rPr>
          <w:lang w:bidi="hi-IN"/>
        </w:rPr>
        <w:t>.</w:t>
      </w:r>
    </w:p>
    <w:p w:rsidR="00AB35D0" w:rsidRDefault="00AB35D0" w:rsidP="00D82048">
      <w:pPr>
        <w:jc w:val="left"/>
      </w:pPr>
      <w:r>
        <w:t xml:space="preserve">The </w:t>
      </w:r>
      <w:r>
        <w:rPr>
          <w:i/>
          <w:iCs/>
        </w:rPr>
        <w:t xml:space="preserve">drift barrier </w:t>
      </w:r>
      <w:del w:id="48" w:author="Yoav Ram" w:date="2016-02-08T14:46:00Z">
        <w:r w:rsidRPr="00AB35D0" w:rsidDel="00744AA7">
          <w:rPr>
            <w:i/>
            <w:iCs/>
          </w:rPr>
          <w:delText xml:space="preserve"> </w:delText>
        </w:r>
      </w:del>
      <w:r w:rsidRPr="00AB35D0">
        <w:rPr>
          <w:i/>
          <w:iCs/>
        </w:rPr>
        <w:t>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w:t>
      </w:r>
      <w:ins w:id="49" w:author="Yoav Ram" w:date="2016-02-08T14:48:00Z">
        <w:r w:rsidR="00744AA7">
          <w:t>. This hypothesis suggests that</w:t>
        </w:r>
      </w:ins>
      <w:del w:id="50" w:author="Yoav Ram" w:date="2016-02-08T14:48:00Z">
        <w:r w:rsidDel="00744AA7">
          <w:delText>:</w:delText>
        </w:r>
      </w:del>
      <w:r>
        <w:t xml:space="preserve"> </w:t>
      </w:r>
      <w:ins w:id="51" w:author="Yoav Ram" w:date="2016-02-08T14:46:00Z">
        <w:r w:rsidR="00744AA7">
          <w:t xml:space="preserve">DNA replication and proofing </w:t>
        </w:r>
      </w:ins>
      <w:r w:rsidR="005E24C3">
        <w:t xml:space="preserve">enzymes </w:t>
      </w:r>
      <w:del w:id="52" w:author="Yoav Ram" w:date="2016-02-08T14:46:00Z">
        <w:r w:rsidR="005E24C3" w:rsidDel="00744AA7">
          <w:delText xml:space="preserve">involved in DNA replication and proofing </w:delText>
        </w:r>
      </w:del>
      <w:ins w:id="53" w:author="Yoav Ram" w:date="2016-02-08T14:46:00Z">
        <w:r w:rsidR="00744AA7">
          <w:t xml:space="preserve">that are </w:t>
        </w:r>
      </w:ins>
      <w:r w:rsidR="00EB04A9">
        <w:t xml:space="preserve">induced during stress </w:t>
      </w:r>
      <w:del w:id="54" w:author="Yoav Ram" w:date="2016-02-08T14:47:00Z">
        <w:r w:rsidR="00E93735" w:rsidDel="00744AA7">
          <w:delText xml:space="preserve"> </w:delText>
        </w:r>
        <w:r w:rsidR="00EB04A9" w:rsidDel="00744AA7">
          <w:delText>did no</w:delText>
        </w:r>
        <w:r w:rsidDel="00744AA7">
          <w:delText xml:space="preserve">t </w:delText>
        </w:r>
      </w:del>
      <w:del w:id="55" w:author="Yoav Ram" w:date="2016-02-08T14:49:00Z">
        <w:r w:rsidDel="00D82048">
          <w:delText>bec</w:delText>
        </w:r>
      </w:del>
      <w:del w:id="56" w:author="Yoav Ram" w:date="2016-02-08T14:47:00Z">
        <w:r w:rsidR="00EB04A9" w:rsidDel="00744AA7">
          <w:delText>o</w:delText>
        </w:r>
      </w:del>
      <w:del w:id="57" w:author="Yoav Ram" w:date="2016-02-08T14:49:00Z">
        <w:r w:rsidDel="00D82048">
          <w:delText xml:space="preserve">me error-prone because </w:delText>
        </w:r>
        <w:r w:rsidR="00EB04A9" w:rsidDel="00D82048">
          <w:delText xml:space="preserve">natural </w:delText>
        </w:r>
        <w:r w:rsidDel="00D82048">
          <w:delText xml:space="preserve">selection favored </w:delText>
        </w:r>
      </w:del>
      <w:del w:id="58" w:author="Yoav Ram" w:date="2016-02-08T14:47:00Z">
        <w:r w:rsidDel="00744AA7">
          <w:delText xml:space="preserve">the </w:delText>
        </w:r>
      </w:del>
      <w:del w:id="59" w:author="Yoav Ram" w:date="2016-02-08T14:49:00Z">
        <w:r w:rsidDel="00D82048">
          <w:delText>beneficial mutations generated</w:delText>
        </w:r>
      </w:del>
      <w:del w:id="60" w:author="Yoav Ram" w:date="2016-02-08T14:47:00Z">
        <w:r w:rsidDel="00744AA7">
          <w:delText xml:space="preserve"> during stress</w:delText>
        </w:r>
      </w:del>
      <w:del w:id="61" w:author="Yoav Ram" w:date="2016-02-08T14:48:00Z">
        <w:r w:rsidDel="00744AA7">
          <w:delText>, but r</w:delText>
        </w:r>
      </w:del>
      <w:del w:id="62" w:author="Yoav Ram" w:date="2016-02-08T14:49:00Z">
        <w:r w:rsidDel="00D82048">
          <w:delText xml:space="preserve">ather because </w:delText>
        </w:r>
        <w:r w:rsidR="005E24C3" w:rsidDel="00D82048">
          <w:delText xml:space="preserve">they </w:delText>
        </w:r>
      </w:del>
      <w:r w:rsidR="005E24C3">
        <w:t xml:space="preserve">were </w:t>
      </w:r>
      <w:del w:id="63" w:author="Yoav Ram" w:date="2016-02-08T14:48:00Z">
        <w:r w:rsidDel="00744AA7">
          <w:delText xml:space="preserve">only rarely </w:delText>
        </w:r>
      </w:del>
      <w:ins w:id="64" w:author="Yoav Ram" w:date="2016-02-08T14:48:00Z">
        <w:r w:rsidR="00744AA7">
          <w:t xml:space="preserve">seldom </w:t>
        </w:r>
      </w:ins>
      <w:r>
        <w:t xml:space="preserve">expressed and therefore experienced less </w:t>
      </w:r>
      <w:del w:id="65" w:author="Yoav Ram" w:date="2016-02-08T14:48:00Z">
        <w:r w:rsidR="00EB04A9" w:rsidDel="00744AA7">
          <w:delText xml:space="preserve">natural </w:delText>
        </w:r>
      </w:del>
      <w:r>
        <w:t>selection</w:t>
      </w:r>
      <w:r w:rsidR="00EB04A9">
        <w:t xml:space="preserve"> on </w:t>
      </w:r>
      <w:r w:rsidR="005E24C3">
        <w:t xml:space="preserve">their </w:t>
      </w:r>
      <w:r w:rsidR="00EB04A9">
        <w:t>normal function</w:t>
      </w:r>
      <w:ins w:id="66" w:author="Yoav Ram" w:date="2016-02-08T14:48:00Z">
        <w:r w:rsidR="00744AA7">
          <w:t>,</w:t>
        </w:r>
      </w:ins>
      <w:del w:id="67" w:author="Yoav Ram" w:date="2016-02-08T14:48:00Z">
        <w:r w:rsidR="00EB04A9" w:rsidDel="00744AA7">
          <w:delText>:</w:delText>
        </w:r>
      </w:del>
      <w:r w:rsidR="00EB04A9">
        <w:t xml:space="preserve"> </w:t>
      </w:r>
      <w:r w:rsidR="005E24C3">
        <w:t xml:space="preserve">maintaining high fidelity </w:t>
      </w:r>
      <w:del w:id="68" w:author="Yoav Ram" w:date="2016-02-08T14:48:00Z">
        <w:r w:rsidR="005E24C3" w:rsidDel="00744AA7">
          <w:delText xml:space="preserve">during </w:delText>
        </w:r>
      </w:del>
      <w:r w:rsidR="005E24C3">
        <w:t>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lastRenderedPageBreak/>
        <w:t xml:space="preserve">frequency of stress that allow stress-induced mutagenesis to evolve without generation of beneficial </w:t>
      </w:r>
      <w:r w:rsidR="005E24C3">
        <w:t>mutations</w:t>
      </w:r>
      <w:r>
        <w:t>.</w:t>
      </w:r>
    </w:p>
    <w:p w:rsidR="001B0743" w:rsidRDefault="0051757E" w:rsidP="00D82048">
      <w:pPr>
        <w:jc w:val="left"/>
      </w:pPr>
      <w:r>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estimation</w:t>
      </w:r>
      <w:ins w:id="69" w:author="Yoav Ram" w:date="2016-02-08T14:52:00Z">
        <w:r w:rsidR="00D82048">
          <w:t xml:space="preserve"> </w:t>
        </w:r>
        <w:r w:rsidR="00D82048">
          <w:fldChar w:fldCharType="begin" w:fldLock="1"/>
        </w:r>
      </w:ins>
      <w:r w:rsidR="00D82048">
        <w:instrText>ADDIN CSL_CITATION { "citationItems" : [ { "id" : "ITEM-1", "itemData" : { "author" : [ { "dropping-particle" : "", "family" : "Dellus-Gur", "given" : "Eynat", "non-dropping-particle" : "", "parse-names" : false, "suffix" : "" }, { "dropping-particle" : "", "family" : "Ram", "given" : "Yoav", "non-dropping-particle" : "", "parse-names" : false, "suffix" : "" }, { "dropping-particle" : "", "family" : "Hadany", "given" : "Lilach", "non-dropping-particle" : "", "parse-names" : false, "suffix" : "" } ], "container-title" : "in preparation", "id" : "ITEM-1", "issued" : { "date-parts" : [ [ "0" ] ] }, "title" : "Stress-induced mutagenesis under uncertainty", "type" : "article-journal" }, "suffix" : ", in preparation", "uris" : [ "http://www.mendeley.com/documents/?uuid=db9553a1-a1d1-46e8-aab0-5b42e4082b93" ] } ], "mendeley" : { "formattedCitation" : "(Dellus-Gur, Ram, and Hadany, in preparation)", "plainTextFormattedCitation" : "(Dellus-Gur, Ram, and Hadany, in preparation)", "previouslyFormattedCitation" : "(Dellus-Gur, Ram, and Hadany)" }, "properties" : { "noteIndex" : 0 }, "schema" : "https://github.com/citation-style-language/schema/raw/master/csl-citation.json" }</w:instrText>
      </w:r>
      <w:r w:rsidR="00D82048">
        <w:fldChar w:fldCharType="separate"/>
      </w:r>
      <w:r w:rsidR="00D82048" w:rsidRPr="00D82048">
        <w:rPr>
          <w:noProof/>
        </w:rPr>
        <w:t>(Dellus-Gur, Ram, and Hadany, in preparation)</w:t>
      </w:r>
      <w:ins w:id="70" w:author="Yoav Ram" w:date="2016-02-08T14:52:00Z">
        <w:r w:rsidR="00D82048">
          <w:fldChar w:fldCharType="end"/>
        </w:r>
      </w:ins>
      <w:r>
        <w:t>.</w:t>
      </w:r>
    </w:p>
    <w:p w:rsidR="005E24C3" w:rsidDel="00D82048" w:rsidRDefault="005E24C3" w:rsidP="005E24C3">
      <w:pPr>
        <w:pStyle w:val="Heading2"/>
        <w:rPr>
          <w:moveFrom w:id="71" w:author="Yoav Ram" w:date="2016-02-08T14:53:00Z"/>
        </w:rPr>
      </w:pPr>
      <w:bookmarkStart w:id="72" w:name="_Toc442014122"/>
      <w:moveFromRangeStart w:id="73" w:author="Yoav Ram" w:date="2016-02-08T14:53:00Z" w:name="move442706562"/>
      <w:moveFrom w:id="74" w:author="Yoav Ram" w:date="2016-02-08T14:53:00Z">
        <w:r w:rsidDel="00D82048">
          <w:t>Conclusions</w:t>
        </w:r>
        <w:bookmarkEnd w:id="72"/>
      </w:moveFrom>
    </w:p>
    <w:p w:rsidR="00F00057" w:rsidRDefault="00CD0FE7" w:rsidP="00E93735">
      <w:pPr>
        <w:jc w:val="left"/>
      </w:pPr>
      <w:moveFrom w:id="75" w:author="Yoav Ram" w:date="2016-02-08T14:53:00Z">
        <w:r w:rsidDel="00D82048">
          <w:t xml:space="preserve">Mutation is a fundamental evolutionary force and therefore affects diverse areas in biology. </w:t>
        </w:r>
      </w:moveFrom>
      <w:moveFromRangeEnd w:id="73"/>
      <w:r>
        <w:t>Pathogens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860C44">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2007)", "plainTextFormattedCitation" : "(2007)", "previouslyFormattedCitation" :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635E56">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D82048">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w:t>
      </w:r>
      <w:ins w:id="76" w:author="Yoav Ram" w:date="2016-02-08T14:54:00Z">
        <w:r w:rsidR="00D82048">
          <w:t>–</w:t>
        </w:r>
      </w:ins>
      <w:del w:id="77" w:author="Yoav Ram" w:date="2016-02-08T14:54:00Z">
        <w:r w:rsidDel="00D82048">
          <w:delText>-</w:delText>
        </w:r>
      </w:del>
      <w:r>
        <w:t xml:space="preserve"> chemotherapeutic drugs and radiation – as well as </w:t>
      </w:r>
      <w:r w:rsidR="005E24C3">
        <w:t xml:space="preserve">the </w:t>
      </w:r>
      <w:del w:id="78" w:author="Yoav Ram" w:date="2016-02-08T14:54:00Z">
        <w:r w:rsidR="005E24C3" w:rsidDel="00D82048">
          <w:delText xml:space="preserve">abnormal </w:delText>
        </w:r>
      </w:del>
      <w:ins w:id="79" w:author="Yoav Ram" w:date="2016-02-08T14:54:00Z">
        <w:r w:rsidR="00D82048">
          <w:t>fast</w:t>
        </w:r>
        <w:r w:rsidR="00D82048">
          <w:t xml:space="preserve"> </w:t>
        </w:r>
      </w:ins>
      <w:r>
        <w:t>growth of the tumor. It has been shown that mutagenesis i</w:t>
      </w:r>
      <w:r w:rsidR="005E24C3">
        <w:t>s</w:t>
      </w:r>
      <w:r>
        <w:t xml:space="preserve"> induced in cancer cells under 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xml:space="preserve">, which can lead to </w:t>
      </w:r>
      <w:r>
        <w:rPr>
          <w:noProof/>
        </w:rPr>
        <w:lastRenderedPageBreak/>
        <w:t>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D82048" w:rsidRDefault="00D82048" w:rsidP="00D82048">
      <w:pPr>
        <w:pStyle w:val="Heading2"/>
        <w:rPr>
          <w:moveTo w:id="80" w:author="Yoav Ram" w:date="2016-02-08T14:53:00Z"/>
        </w:rPr>
      </w:pPr>
      <w:moveToRangeStart w:id="81" w:author="Yoav Ram" w:date="2016-02-08T14:53:00Z" w:name="move442706562"/>
      <w:moveTo w:id="82" w:author="Yoav Ram" w:date="2016-02-08T14:53:00Z">
        <w:r>
          <w:t>Conclusions</w:t>
        </w:r>
      </w:moveTo>
    </w:p>
    <w:p w:rsidR="00C44ADB" w:rsidRPr="00CD0FE7" w:rsidRDefault="00D82048" w:rsidP="00D82048">
      <w:pPr>
        <w:jc w:val="left"/>
      </w:pPr>
      <w:moveTo w:id="83" w:author="Yoav Ram" w:date="2016-02-08T14:53:00Z">
        <w:r>
          <w:t xml:space="preserve">Mutation is a fundamental evolutionary force and therefore affects diverse areas in biology. </w:t>
        </w:r>
      </w:moveTo>
      <w:moveToRangeEnd w:id="81"/>
      <w:del w:id="84" w:author="Yoav Ram" w:date="2016-02-08T14:53:00Z">
        <w:r w:rsidR="00C44ADB" w:rsidDel="00D82048">
          <w:delText xml:space="preserve">Most importantly, </w:delText>
        </w:r>
      </w:del>
      <w:del w:id="85" w:author="Yoav Ram" w:date="2016-02-08T14:54:00Z">
        <w:r w:rsidR="00BB55CE" w:rsidDel="00D82048">
          <w:delText>m</w:delText>
        </w:r>
      </w:del>
      <w:ins w:id="86" w:author="Yoav Ram" w:date="2016-02-08T14:54:00Z">
        <w:r>
          <w:t>M</w:t>
        </w:r>
      </w:ins>
      <w:r w:rsidR="00BB55CE">
        <w:t xml:space="preserve">y </w:t>
      </w:r>
      <w:del w:id="87" w:author="Yoav Ram" w:date="2016-02-08T14:54:00Z">
        <w:r w:rsidR="00BB55CE" w:rsidDel="00D82048">
          <w:delText xml:space="preserve">work </w:delText>
        </w:r>
      </w:del>
      <w:ins w:id="88" w:author="Yoav Ram" w:date="2016-02-08T14:54:00Z">
        <w:r>
          <w:t>research</w:t>
        </w:r>
        <w:r>
          <w:t xml:space="preserve"> </w:t>
        </w:r>
      </w:ins>
      <w:r w:rsidR="00BB55CE">
        <w:t>contributes and supports the ongoing shift in our understanding of mutation as a regulated response to mal-adaptation and stress, rather than an inevitable result of biophysical and biochemical processes. My results provide 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89" w:name="_Toc442014123"/>
      <w:r>
        <w:lastRenderedPageBreak/>
        <w:t>References</w:t>
      </w:r>
      <w:bookmarkEnd w:id="89"/>
    </w:p>
    <w:p w:rsidR="00D82048" w:rsidRPr="00D82048" w:rsidRDefault="005B7819"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D82048" w:rsidRPr="00D82048">
        <w:rPr>
          <w:rFonts w:ascii="Times New Roman" w:hAnsi="Times New Roman" w:cs="Times New Roman"/>
          <w:noProof/>
          <w:szCs w:val="24"/>
        </w:rPr>
        <w:t xml:space="preserve">Agrawal, Aneil F. 2002. “Genetic Loads under Fitness-Dependent Mutation Rates.” </w:t>
      </w:r>
      <w:r w:rsidR="00D82048" w:rsidRPr="00D82048">
        <w:rPr>
          <w:rFonts w:ascii="Times New Roman" w:hAnsi="Times New Roman" w:cs="Times New Roman"/>
          <w:i/>
          <w:iCs/>
          <w:noProof/>
          <w:szCs w:val="24"/>
        </w:rPr>
        <w:t>Journal of Evolutionary Biology</w:t>
      </w:r>
      <w:r w:rsidR="00D82048" w:rsidRPr="00D82048">
        <w:rPr>
          <w:rFonts w:ascii="Times New Roman" w:hAnsi="Times New Roman" w:cs="Times New Roman"/>
          <w:noProof/>
          <w:szCs w:val="24"/>
        </w:rPr>
        <w:t xml:space="preserve"> 15 (6) (October 25): 1004–1010. doi:10.1046/j.1420-9101.2002.00464.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338 (6112) (December 7): 1344–8. doi:10.1126/science.122668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Altenberg, Lee. 2011. “An Evolutionary Reduction Principle for Mutation Rates at Multiple Loci.” </w:t>
      </w:r>
      <w:r w:rsidRPr="00D82048">
        <w:rPr>
          <w:rFonts w:ascii="Times New Roman" w:hAnsi="Times New Roman" w:cs="Times New Roman"/>
          <w:i/>
          <w:iCs/>
          <w:noProof/>
          <w:szCs w:val="24"/>
        </w:rPr>
        <w:t>Bulletin of Mathematical Biology</w:t>
      </w:r>
      <w:r w:rsidRPr="00D82048">
        <w:rPr>
          <w:rFonts w:ascii="Times New Roman" w:hAnsi="Times New Roman" w:cs="Times New Roman"/>
          <w:noProof/>
          <w:szCs w:val="24"/>
        </w:rPr>
        <w:t xml:space="preserve"> 73 (6) (June): 1227–70. doi:10.1007/s11538-010-9557-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w:t>
      </w:r>
      <w:r w:rsidRPr="00D82048">
        <w:rPr>
          <w:rFonts w:ascii="Times New Roman" w:hAnsi="Times New Roman" w:cs="Times New Roman"/>
          <w:i/>
          <w:iCs/>
          <w:noProof/>
          <w:szCs w:val="24"/>
        </w:rPr>
        <w:t>Mycobacterium Tuberculosis</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Cell</w:t>
      </w:r>
      <w:r w:rsidRPr="00D82048">
        <w:rPr>
          <w:rFonts w:ascii="Times New Roman" w:hAnsi="Times New Roman" w:cs="Times New Roman"/>
          <w:noProof/>
          <w:szCs w:val="24"/>
        </w:rPr>
        <w:t xml:space="preserve"> 113 (2) (April): 183–193. doi:10.1016/S0092-8674(03)00270-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Bristow, Robert G., and Richard P. Hill. 2008. “Hypoxia and Metabolism: Hypoxia, DNA Repair and Genetic Instability.” </w:t>
      </w:r>
      <w:r w:rsidRPr="00D82048">
        <w:rPr>
          <w:rFonts w:ascii="Times New Roman" w:hAnsi="Times New Roman" w:cs="Times New Roman"/>
          <w:i/>
          <w:iCs/>
          <w:noProof/>
          <w:szCs w:val="24"/>
        </w:rPr>
        <w:t>Nature Reviews. Cancer</w:t>
      </w:r>
      <w:r w:rsidRPr="00D82048">
        <w:rPr>
          <w:rFonts w:ascii="Times New Roman" w:hAnsi="Times New Roman" w:cs="Times New Roman"/>
          <w:noProof/>
          <w:szCs w:val="24"/>
        </w:rPr>
        <w:t xml:space="preserve"> 8 (3) (March): 180–92. doi:10.1038/nrc234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Cirz, Ryan T., Marcus B. Jones, Neill A. Gingles, Timothy D. Minogue, Behnam Jarrahi, Scott N. Peterson, and Floyd E. Romesberg. 2007. “Complete and SOS-Mediated Response of </w:t>
      </w:r>
      <w:r w:rsidRPr="00D82048">
        <w:rPr>
          <w:rFonts w:ascii="Times New Roman" w:hAnsi="Times New Roman" w:cs="Times New Roman"/>
          <w:i/>
          <w:iCs/>
          <w:noProof/>
          <w:szCs w:val="24"/>
        </w:rPr>
        <w:t>Staphylococcus Aureus</w:t>
      </w:r>
      <w:r w:rsidRPr="00D82048">
        <w:rPr>
          <w:rFonts w:ascii="Times New Roman" w:hAnsi="Times New Roman" w:cs="Times New Roman"/>
          <w:noProof/>
          <w:szCs w:val="24"/>
        </w:rPr>
        <w:t xml:space="preserve"> to the Antibiotic Ciprofloxacin.” </w:t>
      </w:r>
      <w:r w:rsidRPr="00D82048">
        <w:rPr>
          <w:rFonts w:ascii="Times New Roman" w:hAnsi="Times New Roman" w:cs="Times New Roman"/>
          <w:i/>
          <w:iCs/>
          <w:noProof/>
          <w:szCs w:val="24"/>
        </w:rPr>
        <w:t>Journal of Bacteriology</w:t>
      </w:r>
      <w:r w:rsidRPr="00D82048">
        <w:rPr>
          <w:rFonts w:ascii="Times New Roman" w:hAnsi="Times New Roman" w:cs="Times New Roman"/>
          <w:noProof/>
          <w:szCs w:val="24"/>
        </w:rPr>
        <w:t xml:space="preserve"> 189 (2) (January): 531–9. doi:10.1128/JB.01464-0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Cirz, Ryan T., and Floyd E. Romesberg. 2006. “Induction and Inhibition of Ciprofloxacin Resistance-Conferring Mutations in Hypermutator Bacteria.” </w:t>
      </w:r>
      <w:r w:rsidRPr="00D82048">
        <w:rPr>
          <w:rFonts w:ascii="Times New Roman" w:hAnsi="Times New Roman" w:cs="Times New Roman"/>
          <w:i/>
          <w:iCs/>
          <w:noProof/>
          <w:szCs w:val="24"/>
        </w:rPr>
        <w:t>Antimicrobial Agents and Chemotherapy</w:t>
      </w:r>
      <w:r w:rsidRPr="00D82048">
        <w:rPr>
          <w:rFonts w:ascii="Times New Roman" w:hAnsi="Times New Roman" w:cs="Times New Roman"/>
          <w:noProof/>
          <w:szCs w:val="24"/>
        </w:rPr>
        <w:t xml:space="preserve"> 50 (1) (January): 220–5. doi:10.1128/AAC.50.1.220-225.200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awson, Kevin J. 1998. “Evolutionarily Stable Mutation Rates.” </w:t>
      </w:r>
      <w:r w:rsidRPr="00D82048">
        <w:rPr>
          <w:rFonts w:ascii="Times New Roman" w:hAnsi="Times New Roman" w:cs="Times New Roman"/>
          <w:i/>
          <w:iCs/>
          <w:noProof/>
          <w:szCs w:val="24"/>
        </w:rPr>
        <w:t>Journal of Theoretical Biology</w:t>
      </w:r>
      <w:r w:rsidRPr="00D82048">
        <w:rPr>
          <w:rFonts w:ascii="Times New Roman" w:hAnsi="Times New Roman" w:cs="Times New Roman"/>
          <w:noProof/>
          <w:szCs w:val="24"/>
        </w:rPr>
        <w:t xml:space="preserve"> 194 (1) (September 7): 143–57. doi:10.1006/jtbi.1998.075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 Visser, J.Arjan G.M. 2002. “The Fate of Microbial Mutators.” </w:t>
      </w:r>
      <w:r w:rsidRPr="00D82048">
        <w:rPr>
          <w:rFonts w:ascii="Times New Roman" w:hAnsi="Times New Roman" w:cs="Times New Roman"/>
          <w:i/>
          <w:iCs/>
          <w:noProof/>
          <w:szCs w:val="24"/>
        </w:rPr>
        <w:t>Microbiology (Reading, England)</w:t>
      </w:r>
      <w:r w:rsidRPr="00D82048">
        <w:rPr>
          <w:rFonts w:ascii="Times New Roman" w:hAnsi="Times New Roman" w:cs="Times New Roman"/>
          <w:noProof/>
          <w:szCs w:val="24"/>
        </w:rPr>
        <w:t xml:space="preserve"> 148 (Pt 5) (May): 1247–5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283 (5400) (January 15): 404–6. doi:10.1126/science.283.5400.40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bora, Bernardo N., Luz E. Vidales, Rosario Ramírez, Mariana Ramírez, Eduardo A. Robleto, Ronald E. Yasbin, and Mario Pedraza-Reyes. 2010. “Mismatch Repair Modulation of MutY Activity Drives </w:t>
      </w:r>
      <w:r w:rsidRPr="00D82048">
        <w:rPr>
          <w:rFonts w:ascii="Times New Roman" w:hAnsi="Times New Roman" w:cs="Times New Roman"/>
          <w:i/>
          <w:iCs/>
          <w:noProof/>
          <w:szCs w:val="24"/>
        </w:rPr>
        <w:t>Bacillus Subtilis</w:t>
      </w:r>
      <w:r w:rsidRPr="00D82048">
        <w:rPr>
          <w:rFonts w:ascii="Times New Roman" w:hAnsi="Times New Roman" w:cs="Times New Roman"/>
          <w:noProof/>
          <w:szCs w:val="24"/>
        </w:rPr>
        <w:t xml:space="preserve"> Stationary-Phase Mutagenesis.” </w:t>
      </w:r>
      <w:r w:rsidRPr="00D82048">
        <w:rPr>
          <w:rFonts w:ascii="Times New Roman" w:hAnsi="Times New Roman" w:cs="Times New Roman"/>
          <w:i/>
          <w:iCs/>
          <w:noProof/>
          <w:szCs w:val="24"/>
        </w:rPr>
        <w:t>Journal of Bacteriology</w:t>
      </w:r>
      <w:r w:rsidRPr="00D82048">
        <w:rPr>
          <w:rFonts w:ascii="Times New Roman" w:hAnsi="Times New Roman" w:cs="Times New Roman"/>
          <w:noProof/>
          <w:szCs w:val="24"/>
        </w:rPr>
        <w:t xml:space="preserve"> 193 (1) (October): 236–45. doi:10.1128/JB.00940-1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llus-Gur, Eynat, Yoav Ram, and Lilach Hadany. “Stress-Induced Mutagenesis under Uncertainty.” </w:t>
      </w:r>
      <w:r w:rsidRPr="00D82048">
        <w:rPr>
          <w:rFonts w:ascii="Times New Roman" w:hAnsi="Times New Roman" w:cs="Times New Roman"/>
          <w:i/>
          <w:iCs/>
          <w:noProof/>
          <w:szCs w:val="24"/>
        </w:rPr>
        <w:t>In Preparation</w:t>
      </w:r>
      <w:r w:rsidRPr="00D82048">
        <w:rPr>
          <w:rFonts w:ascii="Times New Roman" w:hAnsi="Times New Roman" w:cs="Times New Roman"/>
          <w:noProof/>
          <w:szCs w:val="24"/>
        </w:rPr>
        <w:t>.</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namur, Erick, and Ivan Matic. 2006. “Evolution of Mutation Rates in Bacteria.” </w:t>
      </w:r>
      <w:r w:rsidRPr="00D82048">
        <w:rPr>
          <w:rFonts w:ascii="Times New Roman" w:hAnsi="Times New Roman" w:cs="Times New Roman"/>
          <w:i/>
          <w:iCs/>
          <w:noProof/>
          <w:szCs w:val="24"/>
        </w:rPr>
        <w:t>Molecular Microbiology</w:t>
      </w:r>
      <w:r w:rsidRPr="00D82048">
        <w:rPr>
          <w:rFonts w:ascii="Times New Roman" w:hAnsi="Times New Roman" w:cs="Times New Roman"/>
          <w:noProof/>
          <w:szCs w:val="24"/>
        </w:rPr>
        <w:t xml:space="preserve"> 60 (4) (May): 820–7. doi:10.1111/j.1365-2958.2006.05150.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D82048">
        <w:rPr>
          <w:rFonts w:ascii="Times New Roman" w:hAnsi="Times New Roman" w:cs="Times New Roman"/>
          <w:i/>
          <w:iCs/>
          <w:noProof/>
          <w:szCs w:val="24"/>
        </w:rPr>
        <w:t xml:space="preserve">Journal of </w:t>
      </w:r>
      <w:r w:rsidRPr="00D82048">
        <w:rPr>
          <w:rFonts w:ascii="Times New Roman" w:hAnsi="Times New Roman" w:cs="Times New Roman"/>
          <w:i/>
          <w:iCs/>
          <w:noProof/>
          <w:szCs w:val="24"/>
        </w:rPr>
        <w:lastRenderedPageBreak/>
        <w:t>Mathematical Biology</w:t>
      </w:r>
      <w:r w:rsidRPr="00D82048">
        <w:rPr>
          <w:rFonts w:ascii="Times New Roman" w:hAnsi="Times New Roman" w:cs="Times New Roman"/>
          <w:noProof/>
          <w:szCs w:val="24"/>
        </w:rPr>
        <w:t xml:space="preserve"> 12 (3) (August): 355–362. doi:10.1007/BF0027692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Eyre-Walker, Adam, and Peter D. Keightley. 2007. “The Distribution of Fitness Effects of New Mutations.” </w:t>
      </w:r>
      <w:r w:rsidRPr="00D82048">
        <w:rPr>
          <w:rFonts w:ascii="Times New Roman" w:hAnsi="Times New Roman" w:cs="Times New Roman"/>
          <w:i/>
          <w:iCs/>
          <w:noProof/>
          <w:szCs w:val="24"/>
        </w:rPr>
        <w:t>Nature Reviews. Genetics</w:t>
      </w:r>
      <w:r w:rsidRPr="00D82048">
        <w:rPr>
          <w:rFonts w:ascii="Times New Roman" w:hAnsi="Times New Roman" w:cs="Times New Roman"/>
          <w:noProof/>
          <w:szCs w:val="24"/>
        </w:rPr>
        <w:t xml:space="preserve"> 8 (8) (August): 610–8. doi:10.1038/nrg214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Fisher, R.A. 1930. </w:t>
      </w:r>
      <w:r w:rsidRPr="00D82048">
        <w:rPr>
          <w:rFonts w:ascii="Times New Roman" w:hAnsi="Times New Roman" w:cs="Times New Roman"/>
          <w:i/>
          <w:iCs/>
          <w:noProof/>
          <w:szCs w:val="24"/>
        </w:rPr>
        <w:t>The Genetical Theory of Natural Selection</w:t>
      </w:r>
      <w:r w:rsidRPr="00D82048">
        <w:rPr>
          <w:rFonts w:ascii="Times New Roman" w:hAnsi="Times New Roman" w:cs="Times New Roman"/>
          <w:noProof/>
          <w:szCs w:val="24"/>
        </w:rPr>
        <w:t>. Oxford: Clarendon Press.</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Foster, Patricia L. 2007. “Stress-Induced Mutagenesis in Bacteria.” </w:t>
      </w:r>
      <w:r w:rsidRPr="00D82048">
        <w:rPr>
          <w:rFonts w:ascii="Times New Roman" w:hAnsi="Times New Roman" w:cs="Times New Roman"/>
          <w:i/>
          <w:iCs/>
          <w:noProof/>
          <w:szCs w:val="24"/>
        </w:rPr>
        <w:t>Critical Reviews in Biochemistry and Molecular Biology</w:t>
      </w:r>
      <w:r w:rsidRPr="00D82048">
        <w:rPr>
          <w:rFonts w:ascii="Times New Roman" w:hAnsi="Times New Roman" w:cs="Times New Roman"/>
          <w:noProof/>
          <w:szCs w:val="24"/>
        </w:rPr>
        <w:t xml:space="preserve"> 42 (5): 373–97. doi:10.1080/1040923070164849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alhardo, Rodrigo S., Robert Do, Masami Yamada, Errol C. Friedberg, P. J. Hastings, Takehiko Nohmi, and Susan M. Rosenberg. 2009. “DinB Upregulation Is the Sole Role of the SOS Response in Stress-Induced Mutagenesis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82 (1) (May): 55–68. doi:10.1534/genetics.109.10073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alhardo, Rodrigo S., P. J. Hastings, and Susan M. Rosenberg. 2007. “Mutation as a Stress Response and the Regulation of Evolvability.” </w:t>
      </w:r>
      <w:r w:rsidRPr="00D82048">
        <w:rPr>
          <w:rFonts w:ascii="Times New Roman" w:hAnsi="Times New Roman" w:cs="Times New Roman"/>
          <w:i/>
          <w:iCs/>
          <w:noProof/>
          <w:szCs w:val="24"/>
        </w:rPr>
        <w:t>Critical Reviews in Biochemistry and Molecular Biology</w:t>
      </w:r>
      <w:r w:rsidRPr="00D82048">
        <w:rPr>
          <w:rFonts w:ascii="Times New Roman" w:hAnsi="Times New Roman" w:cs="Times New Roman"/>
          <w:noProof/>
          <w:szCs w:val="24"/>
        </w:rPr>
        <w:t xml:space="preserve"> 42 (5): 399–435. doi:10.1080/1040923070164850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Biology Letters</w:t>
      </w:r>
      <w:r w:rsidRPr="00D82048">
        <w:rPr>
          <w:rFonts w:ascii="Times New Roman" w:hAnsi="Times New Roman" w:cs="Times New Roman"/>
          <w:noProof/>
          <w:szCs w:val="24"/>
        </w:rPr>
        <w:t xml:space="preserve"> 7 (3) (June 23): 422–4. doi:10.1098/rsbl.2010.10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Molecular Microbiology</w:t>
      </w:r>
      <w:r w:rsidRPr="00D82048">
        <w:rPr>
          <w:rFonts w:ascii="Times New Roman" w:hAnsi="Times New Roman" w:cs="Times New Roman"/>
          <w:noProof/>
          <w:szCs w:val="24"/>
        </w:rPr>
        <w:t xml:space="preserve"> 77 (2) (July): 415–30. doi:10.1111/j.1365-2958.2010.07213.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iraud, Antoine, Ivan Matic, Olivier Tenaillon, Antonio Clara, Miroslav Radman, Michel Fons, and François Taddei. 2001. “Costs and Benefits of High Mutation Rates: Adaptive Evolution of Bacteria in the Mouse Gut.”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291 (5513) (March 30): 2606–8. doi:10.1126/science.105642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iraud, Antoine, Miroslav Radman, Ivan Matic, and François Taddei. 2001. “The Rise and Fall of Mutator Bacteria.” </w:t>
      </w:r>
      <w:r w:rsidRPr="00D82048">
        <w:rPr>
          <w:rFonts w:ascii="Times New Roman" w:hAnsi="Times New Roman" w:cs="Times New Roman"/>
          <w:i/>
          <w:iCs/>
          <w:noProof/>
          <w:szCs w:val="24"/>
        </w:rPr>
        <w:t>Current Opinion in Microbiology</w:t>
      </w:r>
      <w:r w:rsidRPr="00D82048">
        <w:rPr>
          <w:rFonts w:ascii="Times New Roman" w:hAnsi="Times New Roman" w:cs="Times New Roman"/>
          <w:noProof/>
          <w:szCs w:val="24"/>
        </w:rPr>
        <w:t xml:space="preserve"> 4 (5) (October): 582–585. doi:10.1016/S1369-5274(00)00254-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oho, Shaun, and Graham Bell. 2000. “Mild Environmental Stress Elicits Mutations Affecting Fitness in Chlamydomonas.” </w:t>
      </w:r>
      <w:r w:rsidRPr="00D82048">
        <w:rPr>
          <w:rFonts w:ascii="Times New Roman" w:hAnsi="Times New Roman" w:cs="Times New Roman"/>
          <w:i/>
          <w:iCs/>
          <w:noProof/>
          <w:szCs w:val="24"/>
        </w:rPr>
        <w:t>Proceedings of the Royal Society B: Biological Sciences</w:t>
      </w:r>
      <w:r w:rsidRPr="00D82048">
        <w:rPr>
          <w:rFonts w:ascii="Times New Roman" w:hAnsi="Times New Roman" w:cs="Times New Roman"/>
          <w:noProof/>
          <w:szCs w:val="24"/>
        </w:rPr>
        <w:t xml:space="preserve"> 267 (1439) (January 22): 123–9. doi:10.1098/rspb.2000.097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PLoS Genetics</w:t>
      </w:r>
      <w:r w:rsidRPr="00D82048">
        <w:rPr>
          <w:rFonts w:ascii="Times New Roman" w:hAnsi="Times New Roman" w:cs="Times New Roman"/>
          <w:noProof/>
          <w:szCs w:val="24"/>
        </w:rPr>
        <w:t xml:space="preserve"> 4 (10) (January): e1000208. doi:10.1371/journal.pgen.100020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ressel, Jonathan. 2011. “Low Pesticide Rates May Hasten the Evolution of Resistance by Increasing Mutation Frequencies.” </w:t>
      </w:r>
      <w:r w:rsidRPr="00D82048">
        <w:rPr>
          <w:rFonts w:ascii="Times New Roman" w:hAnsi="Times New Roman" w:cs="Times New Roman"/>
          <w:i/>
          <w:iCs/>
          <w:noProof/>
          <w:szCs w:val="24"/>
        </w:rPr>
        <w:t>Pest Management Science</w:t>
      </w:r>
      <w:r w:rsidRPr="00D82048">
        <w:rPr>
          <w:rFonts w:ascii="Times New Roman" w:hAnsi="Times New Roman" w:cs="Times New Roman"/>
          <w:noProof/>
          <w:szCs w:val="24"/>
        </w:rPr>
        <w:t xml:space="preserve"> 67 (3) (March 14): 253–7. doi:10.1002/ps.207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Environments.” </w:t>
      </w:r>
      <w:r w:rsidRPr="00D82048">
        <w:rPr>
          <w:rFonts w:ascii="Times New Roman" w:hAnsi="Times New Roman" w:cs="Times New Roman"/>
          <w:i/>
          <w:iCs/>
          <w:noProof/>
          <w:szCs w:val="24"/>
        </w:rPr>
        <w:t>BMC Evolutionary Biology</w:t>
      </w:r>
      <w:r w:rsidRPr="00D82048">
        <w:rPr>
          <w:rFonts w:ascii="Times New Roman" w:hAnsi="Times New Roman" w:cs="Times New Roman"/>
          <w:noProof/>
          <w:szCs w:val="24"/>
        </w:rPr>
        <w:t xml:space="preserve"> 13 (1) (June 19): 125. doi:10.1186/1471-2148-13-12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aigh, John. 1978. “The Accumulation of Deleterious Genes in a Population - Muller’s </w:t>
      </w:r>
      <w:r w:rsidRPr="00D82048">
        <w:rPr>
          <w:rFonts w:ascii="Times New Roman" w:hAnsi="Times New Roman" w:cs="Times New Roman"/>
          <w:noProof/>
          <w:szCs w:val="24"/>
        </w:rPr>
        <w:lastRenderedPageBreak/>
        <w:t xml:space="preserve">Ratchet.” </w:t>
      </w:r>
      <w:r w:rsidRPr="00D82048">
        <w:rPr>
          <w:rFonts w:ascii="Times New Roman" w:hAnsi="Times New Roman" w:cs="Times New Roman"/>
          <w:i/>
          <w:iCs/>
          <w:noProof/>
          <w:szCs w:val="24"/>
        </w:rPr>
        <w:t>Theoretical Population Biology</w:t>
      </w:r>
      <w:r w:rsidRPr="00D82048">
        <w:rPr>
          <w:rFonts w:ascii="Times New Roman" w:hAnsi="Times New Roman" w:cs="Times New Roman"/>
          <w:noProof/>
          <w:szCs w:val="24"/>
        </w:rPr>
        <w:t xml:space="preserve"> 14 (2) (October): 251–267. doi:10.1016/0040-5809(78)90027-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arris, Theodore E. 1969. </w:t>
      </w:r>
      <w:r w:rsidRPr="00D82048">
        <w:rPr>
          <w:rFonts w:ascii="Times New Roman" w:hAnsi="Times New Roman" w:cs="Times New Roman"/>
          <w:i/>
          <w:iCs/>
          <w:noProof/>
          <w:szCs w:val="24"/>
        </w:rPr>
        <w:t>The Theory of Branching Processes</w:t>
      </w:r>
      <w:r w:rsidRPr="00D82048">
        <w:rPr>
          <w:rFonts w:ascii="Times New Roman" w:hAnsi="Times New Roman" w:cs="Times New Roman"/>
          <w:noProof/>
          <w:szCs w:val="24"/>
        </w:rPr>
        <w:t>. Berlin: Springer.</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eidenreich, Erich. 2007. “Adaptive Mutation in </w:t>
      </w:r>
      <w:r w:rsidRPr="00D82048">
        <w:rPr>
          <w:rFonts w:ascii="Times New Roman" w:hAnsi="Times New Roman" w:cs="Times New Roman"/>
          <w:i/>
          <w:iCs/>
          <w:noProof/>
          <w:szCs w:val="24"/>
        </w:rPr>
        <w:t>Saccharomyces Cerevisiae</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Critical Reviews in Biochemistry and Molecular Biology</w:t>
      </w:r>
      <w:r w:rsidRPr="00D82048">
        <w:rPr>
          <w:rFonts w:ascii="Times New Roman" w:hAnsi="Times New Roman" w:cs="Times New Roman"/>
          <w:noProof/>
          <w:szCs w:val="24"/>
        </w:rPr>
        <w:t xml:space="preserve"> 42 (4): 285–311. doi:10.1080/1040923070150777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D82048">
        <w:rPr>
          <w:rFonts w:ascii="Times New Roman" w:hAnsi="Times New Roman" w:cs="Times New Roman"/>
          <w:i/>
          <w:iCs/>
          <w:noProof/>
          <w:szCs w:val="24"/>
        </w:rPr>
        <w:t>PLoS Computational Biology</w:t>
      </w:r>
      <w:r w:rsidRPr="00D82048">
        <w:rPr>
          <w:rFonts w:ascii="Times New Roman" w:hAnsi="Times New Roman" w:cs="Times New Roman"/>
          <w:noProof/>
          <w:szCs w:val="24"/>
        </w:rPr>
        <w:t xml:space="preserve"> 6 (3) (March): e1000710. doi:10.1371/journal.pcbi.100071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D82048">
        <w:rPr>
          <w:rFonts w:ascii="Times New Roman" w:hAnsi="Times New Roman" w:cs="Times New Roman"/>
          <w:i/>
          <w:iCs/>
          <w:noProof/>
          <w:szCs w:val="24"/>
        </w:rPr>
        <w:t>arXiv</w:t>
      </w:r>
      <w:r w:rsidRPr="00D82048">
        <w:rPr>
          <w:rFonts w:ascii="Times New Roman" w:hAnsi="Times New Roman" w:cs="Times New Roman"/>
          <w:noProof/>
          <w:szCs w:val="24"/>
        </w:rPr>
        <w:t xml:space="preserve"> (April 11): 1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uang, L. Eric, Ranjit S. Bindra, Peter M. Glazer, and Adrian L. Harris. 2007. “Hypoxia-Induced Genetic Instability--a Calculated Mechanism Underlying Tumor Progression.” </w:t>
      </w:r>
      <w:r w:rsidRPr="00D82048">
        <w:rPr>
          <w:rFonts w:ascii="Times New Roman" w:hAnsi="Times New Roman" w:cs="Times New Roman"/>
          <w:i/>
          <w:iCs/>
          <w:noProof/>
          <w:szCs w:val="24"/>
        </w:rPr>
        <w:t>Journal of Molecular Medicine (Berlin, Germany)</w:t>
      </w:r>
      <w:r w:rsidRPr="00D82048">
        <w:rPr>
          <w:rFonts w:ascii="Times New Roman" w:hAnsi="Times New Roman" w:cs="Times New Roman"/>
          <w:noProof/>
          <w:szCs w:val="24"/>
        </w:rPr>
        <w:t xml:space="preserve"> 85 (2) (February): 139–48. doi:10.1007/s00109-006-013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Jackson, a L, and Lawrence A Loeb. 1998. “The Mutation Rate and Cancer.”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48 (4) (April): 1483–9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Johnson, Toby. 1999. “The Approach to Mutation-Selection Balance in an Infinite Asexual Population, and the Evolution of Mutation Rates.” </w:t>
      </w:r>
      <w:r w:rsidRPr="00D82048">
        <w:rPr>
          <w:rFonts w:ascii="Times New Roman" w:hAnsi="Times New Roman" w:cs="Times New Roman"/>
          <w:i/>
          <w:iCs/>
          <w:noProof/>
          <w:szCs w:val="24"/>
        </w:rPr>
        <w:t>Proceedings of the Royal Society B: Biological Sciences</w:t>
      </w:r>
      <w:r w:rsidRPr="00D82048">
        <w:rPr>
          <w:rFonts w:ascii="Times New Roman" w:hAnsi="Times New Roman" w:cs="Times New Roman"/>
          <w:noProof/>
          <w:szCs w:val="24"/>
        </w:rPr>
        <w:t xml:space="preserve"> 266 (1436) (December 7): 2389–97. doi:10.1098/rspb.1999.09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Kimura, Motoo. 1967. “On the Evolutionary Adjustment of Spontaneous Mutation Rates.” </w:t>
      </w:r>
      <w:r w:rsidRPr="00D82048">
        <w:rPr>
          <w:rFonts w:ascii="Times New Roman" w:hAnsi="Times New Roman" w:cs="Times New Roman"/>
          <w:i/>
          <w:iCs/>
          <w:noProof/>
          <w:szCs w:val="24"/>
        </w:rPr>
        <w:t>Genetical Research</w:t>
      </w:r>
      <w:r w:rsidRPr="00D82048">
        <w:rPr>
          <w:rFonts w:ascii="Times New Roman" w:hAnsi="Times New Roman" w:cs="Times New Roman"/>
          <w:noProof/>
          <w:szCs w:val="24"/>
        </w:rPr>
        <w:t xml:space="preserve"> 9 (01) (April 14): 23–34. doi:10.1017/S001667230001028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Kimura, Motoo, and Takeo Maruyama. 1966. “The Mutational Load with Epistatic Gene Interactions in Fitness.”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54 (6) (December 22): 1337–5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Kivisaar, Maia. 2010. “Mechanisms of Stationary-Phase Mutagenesis in Bacteria: Mutational Processes in Pseudomonads.” </w:t>
      </w:r>
      <w:r w:rsidRPr="00D82048">
        <w:rPr>
          <w:rFonts w:ascii="Times New Roman" w:hAnsi="Times New Roman" w:cs="Times New Roman"/>
          <w:i/>
          <w:iCs/>
          <w:noProof/>
          <w:szCs w:val="24"/>
        </w:rPr>
        <w:t>FEMS Microbiology Letters</w:t>
      </w:r>
      <w:r w:rsidRPr="00D82048">
        <w:rPr>
          <w:rFonts w:ascii="Times New Roman" w:hAnsi="Times New Roman" w:cs="Times New Roman"/>
          <w:noProof/>
          <w:szCs w:val="24"/>
        </w:rPr>
        <w:t xml:space="preserve"> 312 (1) (November): 1–14. doi:10.1111/j.1574-6968.2010.02027.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achmann, M, and E Jablonka. 1996. “The Inheritance of Phenotypes: An Adaptation to Fluctuating Environments.” </w:t>
      </w:r>
      <w:r w:rsidRPr="00D82048">
        <w:rPr>
          <w:rFonts w:ascii="Times New Roman" w:hAnsi="Times New Roman" w:cs="Times New Roman"/>
          <w:i/>
          <w:iCs/>
          <w:noProof/>
          <w:szCs w:val="24"/>
        </w:rPr>
        <w:t>Journal of Theoretical Biology</w:t>
      </w:r>
      <w:r w:rsidRPr="00D82048">
        <w:rPr>
          <w:rFonts w:ascii="Times New Roman" w:hAnsi="Times New Roman" w:cs="Times New Roman"/>
          <w:noProof/>
          <w:szCs w:val="24"/>
        </w:rPr>
        <w:t xml:space="preserve"> 181 (1): 1–9. doi:10.1006/jtbi.1996.01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eigh, Egbert Giles Jr. 1970. “Natural Selection and Mutability.” </w:t>
      </w:r>
      <w:r w:rsidRPr="00D82048">
        <w:rPr>
          <w:rFonts w:ascii="Times New Roman" w:hAnsi="Times New Roman" w:cs="Times New Roman"/>
          <w:i/>
          <w:iCs/>
          <w:noProof/>
          <w:szCs w:val="24"/>
        </w:rPr>
        <w:t>The American Naturalist</w:t>
      </w:r>
      <w:r w:rsidRPr="00D82048">
        <w:rPr>
          <w:rFonts w:ascii="Times New Roman" w:hAnsi="Times New Roman" w:cs="Times New Roman"/>
          <w:noProof/>
          <w:szCs w:val="24"/>
        </w:rPr>
        <w:t xml:space="preserve"> 104 (937): 301–30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1973. “The Evolution of Mutation Rates.”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73 (April): Suppl 73:1–1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enski, Richard E., and Paul D. Sniegowski. 1995. “Directed Mutations Slip-Sliding Away?” </w:t>
      </w:r>
      <w:r w:rsidRPr="00D82048">
        <w:rPr>
          <w:rFonts w:ascii="Times New Roman" w:hAnsi="Times New Roman" w:cs="Times New Roman"/>
          <w:i/>
          <w:iCs/>
          <w:noProof/>
          <w:szCs w:val="24"/>
        </w:rPr>
        <w:t>Current Biology</w:t>
      </w:r>
      <w:r w:rsidRPr="00D82048">
        <w:rPr>
          <w:rFonts w:ascii="Times New Roman" w:hAnsi="Times New Roman" w:cs="Times New Roman"/>
          <w:noProof/>
          <w:szCs w:val="24"/>
        </w:rPr>
        <w:t xml:space="preserve"> 5 (2) (February): 97–9. doi:10.1016/S0960-9822(95)0002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iberman, Uri, and Marcus W. Feldman. 1986. “Modifiers of Mutation Rate: A General Reduction Principle.” </w:t>
      </w:r>
      <w:r w:rsidRPr="00D82048">
        <w:rPr>
          <w:rFonts w:ascii="Times New Roman" w:hAnsi="Times New Roman" w:cs="Times New Roman"/>
          <w:i/>
          <w:iCs/>
          <w:noProof/>
          <w:szCs w:val="24"/>
        </w:rPr>
        <w:t>Theoretical Population Biology</w:t>
      </w:r>
      <w:r w:rsidRPr="00D82048">
        <w:rPr>
          <w:rFonts w:ascii="Times New Roman" w:hAnsi="Times New Roman" w:cs="Times New Roman"/>
          <w:noProof/>
          <w:szCs w:val="24"/>
        </w:rPr>
        <w:t xml:space="preserve"> 30 (1) (August): 125–4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oewe, Laurence. 2009. “A Framework for Evolutionary Systems Biology.” </w:t>
      </w:r>
      <w:r w:rsidRPr="00D82048">
        <w:rPr>
          <w:rFonts w:ascii="Times New Roman" w:hAnsi="Times New Roman" w:cs="Times New Roman"/>
          <w:i/>
          <w:iCs/>
          <w:noProof/>
          <w:szCs w:val="24"/>
        </w:rPr>
        <w:t>BMC Systems Biology</w:t>
      </w:r>
      <w:r w:rsidRPr="00D82048">
        <w:rPr>
          <w:rFonts w:ascii="Times New Roman" w:hAnsi="Times New Roman" w:cs="Times New Roman"/>
          <w:noProof/>
          <w:szCs w:val="24"/>
        </w:rPr>
        <w:t xml:space="preserve"> 3 (27) (January). doi:10.1186/1752-0509-3-2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oewe, Laurence, and William G. Hill. 2010. “The Population Genetics of Mutations: Good, Bad and Indifferent.” </w:t>
      </w:r>
      <w:r w:rsidRPr="00D82048">
        <w:rPr>
          <w:rFonts w:ascii="Times New Roman" w:hAnsi="Times New Roman" w:cs="Times New Roman"/>
          <w:i/>
          <w:iCs/>
          <w:noProof/>
          <w:szCs w:val="24"/>
        </w:rPr>
        <w:t xml:space="preserve">Philosophical Transactions of the Royal Society B: Biological </w:t>
      </w:r>
      <w:r w:rsidRPr="00D82048">
        <w:rPr>
          <w:rFonts w:ascii="Times New Roman" w:hAnsi="Times New Roman" w:cs="Times New Roman"/>
          <w:i/>
          <w:iCs/>
          <w:noProof/>
          <w:szCs w:val="24"/>
        </w:rPr>
        <w:lastRenderedPageBreak/>
        <w:t>Sciences</w:t>
      </w:r>
      <w:r w:rsidRPr="00D82048">
        <w:rPr>
          <w:rFonts w:ascii="Times New Roman" w:hAnsi="Times New Roman" w:cs="Times New Roman"/>
          <w:noProof/>
          <w:szCs w:val="24"/>
        </w:rPr>
        <w:t xml:space="preserve"> 365 (1544) (April 27): 1153–67. doi:10.1098/rstb.2009.031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uria, Salvador E., and Max Delbrück. 1943. “Mutations of Bacteria from Virus Sensitivity to Virus Resistance.”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28 (6) (November): 491–51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ynch, Michael. 2010. “Evolution of the Mutation Rate.” </w:t>
      </w:r>
      <w:r w:rsidRPr="00D82048">
        <w:rPr>
          <w:rFonts w:ascii="Times New Roman" w:hAnsi="Times New Roman" w:cs="Times New Roman"/>
          <w:i/>
          <w:iCs/>
          <w:noProof/>
          <w:szCs w:val="24"/>
        </w:rPr>
        <w:t>Trends in Genetics</w:t>
      </w:r>
      <w:r w:rsidRPr="00D82048">
        <w:rPr>
          <w:rFonts w:ascii="Times New Roman" w:hAnsi="Times New Roman" w:cs="Times New Roman"/>
          <w:noProof/>
          <w:szCs w:val="24"/>
        </w:rPr>
        <w:t xml:space="preserve"> 26 (8) (June 29): 345–352. doi:10.1016/j.tig.2010.05.00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1. “The Lower Bound to the Evolution of Mutation Rates.” </w:t>
      </w:r>
      <w:r w:rsidRPr="00D82048">
        <w:rPr>
          <w:rFonts w:ascii="Times New Roman" w:hAnsi="Times New Roman" w:cs="Times New Roman"/>
          <w:i/>
          <w:iCs/>
          <w:noProof/>
          <w:szCs w:val="24"/>
        </w:rPr>
        <w:t>Genome Biology and Evolution</w:t>
      </w:r>
      <w:r w:rsidRPr="00D82048">
        <w:rPr>
          <w:rFonts w:ascii="Times New Roman" w:hAnsi="Times New Roman" w:cs="Times New Roman"/>
          <w:noProof/>
          <w:szCs w:val="24"/>
        </w:rPr>
        <w:t xml:space="preserve"> 3 (0) (August 4): 1107–1118. doi:10.1093/gbe/evr06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ynch, Michael, Reinhard Bürger, D Butcher, and Wilfried Gabriel. 1993. “The Mutational Meltdown in Asexual Populations.” </w:t>
      </w:r>
      <w:r w:rsidRPr="00D82048">
        <w:rPr>
          <w:rFonts w:ascii="Times New Roman" w:hAnsi="Times New Roman" w:cs="Times New Roman"/>
          <w:i/>
          <w:iCs/>
          <w:noProof/>
          <w:szCs w:val="24"/>
        </w:rPr>
        <w:t>The Journal of Heredity</w:t>
      </w:r>
      <w:r w:rsidRPr="00D82048">
        <w:rPr>
          <w:rFonts w:ascii="Times New Roman" w:hAnsi="Times New Roman" w:cs="Times New Roman"/>
          <w:noProof/>
          <w:szCs w:val="24"/>
        </w:rPr>
        <w:t xml:space="preserve"> 84 (5): 339–4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achielsen, Ronnie, Ingrid J. van Alen-Boerrigter, Lucy A. Koole, Roger S. Bongers, Michiel Kleerebezem, and Johan E. T. Van Hylckama Vlieg. 2010. “Indigenous and Environmental Modulation of Frequencies of Mutation in </w:t>
      </w:r>
      <w:r w:rsidRPr="00D82048">
        <w:rPr>
          <w:rFonts w:ascii="Times New Roman" w:hAnsi="Times New Roman" w:cs="Times New Roman"/>
          <w:i/>
          <w:iCs/>
          <w:noProof/>
          <w:szCs w:val="24"/>
        </w:rPr>
        <w:t>Lactobacillus Plantarum</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Applied and Environmental Microbiology</w:t>
      </w:r>
      <w:r w:rsidRPr="00D82048">
        <w:rPr>
          <w:rFonts w:ascii="Times New Roman" w:hAnsi="Times New Roman" w:cs="Times New Roman"/>
          <w:noProof/>
          <w:szCs w:val="24"/>
        </w:rPr>
        <w:t xml:space="preserve"> 76 (5) (March): 1587–95. doi:10.1128/AEM.02595-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aynard Smith, John, and John Haigh. 1974. “The Hitch-Hiking Effect of a Favourable Gene.” </w:t>
      </w:r>
      <w:r w:rsidRPr="00D82048">
        <w:rPr>
          <w:rFonts w:ascii="Times New Roman" w:hAnsi="Times New Roman" w:cs="Times New Roman"/>
          <w:i/>
          <w:iCs/>
          <w:noProof/>
          <w:szCs w:val="24"/>
        </w:rPr>
        <w:t>Genetical Research</w:t>
      </w:r>
      <w:r w:rsidRPr="00D82048">
        <w:rPr>
          <w:rFonts w:ascii="Times New Roman" w:hAnsi="Times New Roman" w:cs="Times New Roman"/>
          <w:noProof/>
          <w:szCs w:val="24"/>
        </w:rPr>
        <w:t xml:space="preserve"> 23 (1) (April 14): 23–35. doi:10.1017/S001667230001463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D82048">
        <w:rPr>
          <w:rFonts w:ascii="Times New Roman" w:hAnsi="Times New Roman" w:cs="Times New Roman"/>
          <w:i/>
          <w:iCs/>
          <w:noProof/>
          <w:szCs w:val="24"/>
        </w:rPr>
        <w:t>Molecular Microbiology</w:t>
      </w:r>
      <w:r w:rsidRPr="00D82048">
        <w:rPr>
          <w:rFonts w:ascii="Times New Roman" w:hAnsi="Times New Roman" w:cs="Times New Roman"/>
          <w:noProof/>
          <w:szCs w:val="24"/>
        </w:rPr>
        <w:t xml:space="preserve"> 44 (3) (May): 877–8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4 (10) (October): 2980–7. doi:10.1111/j.1558-5646.2010.01037.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Obolski, Uri, and Lilach Hadany. 2012. “Implications of Stress-Induced Genetic Variation for Minimizing Multidrug Resistance in Bacteria.” </w:t>
      </w:r>
      <w:r w:rsidRPr="00D82048">
        <w:rPr>
          <w:rFonts w:ascii="Times New Roman" w:hAnsi="Times New Roman" w:cs="Times New Roman"/>
          <w:i/>
          <w:iCs/>
          <w:noProof/>
          <w:szCs w:val="24"/>
        </w:rPr>
        <w:t>BMC Medicine</w:t>
      </w:r>
      <w:r w:rsidRPr="00D82048">
        <w:rPr>
          <w:rFonts w:ascii="Times New Roman" w:hAnsi="Times New Roman" w:cs="Times New Roman"/>
          <w:noProof/>
          <w:szCs w:val="24"/>
        </w:rPr>
        <w:t xml:space="preserve"> 10 (89) (January): 1–30. doi:10.1186/1741-7015-10-8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Oliver, Antonio, Rafael Cantón, Pilar Campo, Fernando Baquero, and Jesus Blazquez. 2000. “High Frequency of Hypermutable </w:t>
      </w:r>
      <w:r w:rsidRPr="00D82048">
        <w:rPr>
          <w:rFonts w:ascii="Times New Roman" w:hAnsi="Times New Roman" w:cs="Times New Roman"/>
          <w:i/>
          <w:iCs/>
          <w:noProof/>
          <w:szCs w:val="24"/>
        </w:rPr>
        <w:t>Pseudomonas Aeruginosa</w:t>
      </w:r>
      <w:r w:rsidRPr="00D82048">
        <w:rPr>
          <w:rFonts w:ascii="Times New Roman" w:hAnsi="Times New Roman" w:cs="Times New Roman"/>
          <w:noProof/>
          <w:szCs w:val="24"/>
        </w:rPr>
        <w:t xml:space="preserve"> in Cystic Fibrosis Lung Infection.”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288 (5469) (May 19): 1251–1253. doi:10.1126/science.288.5469.125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Otto, Sarah P., and Troy Day. 2007. </w:t>
      </w:r>
      <w:r w:rsidRPr="00D82048">
        <w:rPr>
          <w:rFonts w:ascii="Times New Roman" w:hAnsi="Times New Roman" w:cs="Times New Roman"/>
          <w:i/>
          <w:iCs/>
          <w:noProof/>
          <w:szCs w:val="24"/>
        </w:rPr>
        <w:t>A Biologist’s Guide to Mathematical Modeling in Ecology and Evolution</w:t>
      </w:r>
      <w:r w:rsidRPr="00D82048">
        <w:rPr>
          <w:rFonts w:ascii="Times New Roman" w:hAnsi="Times New Roman" w:cs="Times New Roman"/>
          <w:noProof/>
          <w:szCs w:val="24"/>
        </w:rPr>
        <w:t>. Princeton University Press.</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D82048">
        <w:rPr>
          <w:rFonts w:ascii="Times New Roman" w:hAnsi="Times New Roman" w:cs="Times New Roman"/>
          <w:i/>
          <w:iCs/>
          <w:noProof/>
          <w:szCs w:val="24"/>
        </w:rPr>
        <w:t>Nature</w:t>
      </w:r>
      <w:r w:rsidRPr="00D82048">
        <w:rPr>
          <w:rFonts w:ascii="Times New Roman" w:hAnsi="Times New Roman" w:cs="Times New Roman"/>
          <w:noProof/>
          <w:szCs w:val="24"/>
        </w:rPr>
        <w:t xml:space="preserve"> 450 (7172) (December): 1079–81. doi:10.1038/nature0635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Papp, Balázs, Richard A. Notebaart, and Csaba Pal. 2011. “Systems-Biology Approaches for Predicting Genomic Evolution.” </w:t>
      </w:r>
      <w:r w:rsidRPr="00D82048">
        <w:rPr>
          <w:rFonts w:ascii="Times New Roman" w:hAnsi="Times New Roman" w:cs="Times New Roman"/>
          <w:i/>
          <w:iCs/>
          <w:noProof/>
          <w:szCs w:val="24"/>
        </w:rPr>
        <w:t>Nature Reviews. Genetics</w:t>
      </w:r>
      <w:r w:rsidRPr="00D82048">
        <w:rPr>
          <w:rFonts w:ascii="Times New Roman" w:hAnsi="Times New Roman" w:cs="Times New Roman"/>
          <w:noProof/>
          <w:szCs w:val="24"/>
        </w:rPr>
        <w:t xml:space="preserve"> 12 (9) (August 2): 591–602. doi:10.1038/nrg303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Patwa, Z, and Lindi M Wahl. 2008. “The Fixation Probability of Beneficial Mutations.” </w:t>
      </w:r>
      <w:r w:rsidRPr="00D82048">
        <w:rPr>
          <w:rFonts w:ascii="Times New Roman" w:hAnsi="Times New Roman" w:cs="Times New Roman"/>
          <w:i/>
          <w:iCs/>
          <w:noProof/>
          <w:szCs w:val="24"/>
        </w:rPr>
        <w:t>Journal of the Royal Society, Interface / the Royal Society</w:t>
      </w:r>
      <w:r w:rsidRPr="00D82048">
        <w:rPr>
          <w:rFonts w:ascii="Times New Roman" w:hAnsi="Times New Roman" w:cs="Times New Roman"/>
          <w:noProof/>
          <w:szCs w:val="24"/>
        </w:rPr>
        <w:t xml:space="preserve"> 5 (28) (November 6): 1279–89. doi:10.1098/rsif.2008.024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4 (2) (February): 515–21. </w:t>
      </w:r>
      <w:r w:rsidRPr="00D82048">
        <w:rPr>
          <w:rFonts w:ascii="Times New Roman" w:hAnsi="Times New Roman" w:cs="Times New Roman"/>
          <w:noProof/>
          <w:szCs w:val="24"/>
        </w:rPr>
        <w:lastRenderedPageBreak/>
        <w:t>doi:10.1111/j.1558-5646.2009.00821.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Ram, Yoav. 2011. “Proevolution Simulation.” Tel-Aviv, Israel: Google Code.</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am, Yoav, and Lilach Hadany. 2012. “The Evolution of Stress-Induced Hypermutation in Asexual Populations.”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6 (7) (July 28): 2315–2328. doi:10.1111/j.1558-5646.2012.01576.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4a. “Data from: Stress-Induced Mutagenesis and Complex Adaptation.” </w:t>
      </w:r>
      <w:r w:rsidRPr="00D82048">
        <w:rPr>
          <w:rFonts w:ascii="Times New Roman" w:hAnsi="Times New Roman" w:cs="Times New Roman"/>
          <w:i/>
          <w:iCs/>
          <w:noProof/>
          <w:szCs w:val="24"/>
        </w:rPr>
        <w:t>Dryad Digital Repository</w:t>
      </w:r>
      <w:r w:rsidRPr="00D82048">
        <w:rPr>
          <w:rFonts w:ascii="Times New Roman" w:hAnsi="Times New Roman" w:cs="Times New Roman"/>
          <w:noProof/>
          <w:szCs w:val="24"/>
        </w:rPr>
        <w:t>. doi:10.5061/dryad.3066j.</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4b. “Stress-Induced Mutagenesis and Complex Adaptation.” Populations and Evolution. </w:t>
      </w:r>
      <w:r w:rsidRPr="00D82048">
        <w:rPr>
          <w:rFonts w:ascii="Times New Roman" w:hAnsi="Times New Roman" w:cs="Times New Roman"/>
          <w:i/>
          <w:iCs/>
          <w:noProof/>
          <w:szCs w:val="24"/>
        </w:rPr>
        <w:t>Proceedings of the Royal Society B: Biological Sciences</w:t>
      </w:r>
      <w:r w:rsidRPr="00D82048">
        <w:rPr>
          <w:rFonts w:ascii="Times New Roman" w:hAnsi="Times New Roman" w:cs="Times New Roman"/>
          <w:noProof/>
          <w:szCs w:val="24"/>
        </w:rPr>
        <w:t xml:space="preserve"> 281 (1792) (October 7): 20141025–20141025. doi:10.1098/rspb.2014.102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5. “The Probability of Improvement in Fisher’s Geometric Model: A Probabilistic Approach.” </w:t>
      </w:r>
      <w:r w:rsidRPr="00D82048">
        <w:rPr>
          <w:rFonts w:ascii="Times New Roman" w:hAnsi="Times New Roman" w:cs="Times New Roman"/>
          <w:i/>
          <w:iCs/>
          <w:noProof/>
          <w:szCs w:val="24"/>
        </w:rPr>
        <w:t>Theoretical Population Biology</w:t>
      </w:r>
      <w:r w:rsidRPr="00D82048">
        <w:rPr>
          <w:rFonts w:ascii="Times New Roman" w:hAnsi="Times New Roman" w:cs="Times New Roman"/>
          <w:noProof/>
          <w:szCs w:val="24"/>
        </w:rPr>
        <w:t xml:space="preserve"> 99 (February): 1–6. doi:10.1016/j.tpb.2014.10.00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ice, Sean H. 1990. “A Geometric Model for the Evolution of Development.” </w:t>
      </w:r>
      <w:r w:rsidRPr="00D82048">
        <w:rPr>
          <w:rFonts w:ascii="Times New Roman" w:hAnsi="Times New Roman" w:cs="Times New Roman"/>
          <w:i/>
          <w:iCs/>
          <w:noProof/>
          <w:szCs w:val="24"/>
        </w:rPr>
        <w:t>Journal of Theoretical Biology</w:t>
      </w:r>
      <w:r w:rsidRPr="00D82048">
        <w:rPr>
          <w:rFonts w:ascii="Times New Roman" w:hAnsi="Times New Roman" w:cs="Times New Roman"/>
          <w:noProof/>
          <w:szCs w:val="24"/>
        </w:rPr>
        <w:t xml:space="preserve"> 143 (3) (April): 319–342. doi:fisher.</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osenberg, Susan M., Chandan Shee, Ryan L. Frisch, and P. J. Hastings. 2012. “Stress-Induced Mutation via DNA Breaks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A Molecular Mechanism with Implications for Evolution and Medicine.” </w:t>
      </w:r>
      <w:r w:rsidRPr="00D82048">
        <w:rPr>
          <w:rFonts w:ascii="Times New Roman" w:hAnsi="Times New Roman" w:cs="Times New Roman"/>
          <w:i/>
          <w:iCs/>
          <w:noProof/>
          <w:szCs w:val="24"/>
        </w:rPr>
        <w:t>BioEssays</w:t>
      </w:r>
      <w:r w:rsidRPr="00D82048">
        <w:rPr>
          <w:rFonts w:ascii="Times New Roman" w:hAnsi="Times New Roman" w:cs="Times New Roman"/>
          <w:noProof/>
          <w:szCs w:val="24"/>
        </w:rPr>
        <w:t xml:space="preserve"> (August 22): 1–8. doi:10.1002/bies.20120005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D82048">
        <w:rPr>
          <w:rFonts w:ascii="Times New Roman" w:hAnsi="Times New Roman" w:cs="Times New Roman"/>
          <w:i/>
          <w:iCs/>
          <w:noProof/>
          <w:szCs w:val="24"/>
        </w:rPr>
        <w:t>Annual Review of Microbiology</w:t>
      </w:r>
      <w:r w:rsidRPr="00D82048">
        <w:rPr>
          <w:rFonts w:ascii="Times New Roman" w:hAnsi="Times New Roman" w:cs="Times New Roman"/>
          <w:noProof/>
          <w:szCs w:val="24"/>
        </w:rPr>
        <w:t xml:space="preserve"> 60 (January): 477–501. doi:10.1146/annurev.micro.60.080805.14204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uan, Kai, Gang Song, and Gaoliang Ouyang. 2009. “Role of Hypoxia in the Hallmarks of Human Cancer.” </w:t>
      </w:r>
      <w:r w:rsidRPr="00D82048">
        <w:rPr>
          <w:rFonts w:ascii="Times New Roman" w:hAnsi="Times New Roman" w:cs="Times New Roman"/>
          <w:i/>
          <w:iCs/>
          <w:noProof/>
          <w:szCs w:val="24"/>
        </w:rPr>
        <w:t>Journal of Cellular Biochemistry</w:t>
      </w:r>
      <w:r w:rsidRPr="00D82048">
        <w:rPr>
          <w:rFonts w:ascii="Times New Roman" w:hAnsi="Times New Roman" w:cs="Times New Roman"/>
          <w:noProof/>
          <w:szCs w:val="24"/>
        </w:rPr>
        <w:t xml:space="preserve"> 107 (6) (August): 1053–62. doi:10.1002/jcb.2221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aint-Ruf, Claude, and Ivan Matic. 2006. “Environmental Tuning of Mutation Rates.” </w:t>
      </w:r>
      <w:r w:rsidRPr="00D82048">
        <w:rPr>
          <w:rFonts w:ascii="Times New Roman" w:hAnsi="Times New Roman" w:cs="Times New Roman"/>
          <w:i/>
          <w:iCs/>
          <w:noProof/>
          <w:szCs w:val="24"/>
        </w:rPr>
        <w:t>Environmental Microbiology</w:t>
      </w:r>
      <w:r w:rsidRPr="00D82048">
        <w:rPr>
          <w:rFonts w:ascii="Times New Roman" w:hAnsi="Times New Roman" w:cs="Times New Roman"/>
          <w:noProof/>
          <w:szCs w:val="24"/>
        </w:rPr>
        <w:t xml:space="preserve"> 8 (2) (February): 193–9. doi:10.1111/j.1462-2920.2005.00968.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harp, Nathaniel P., and Aneil F. Agrawal. 2012. “Evidence for Elevated Mutation Rates in Low-Quality Genotypes.” </w:t>
      </w:r>
      <w:r w:rsidRPr="00D82048">
        <w:rPr>
          <w:rFonts w:ascii="Times New Roman" w:hAnsi="Times New Roman" w:cs="Times New Roman"/>
          <w:i/>
          <w:iCs/>
          <w:noProof/>
          <w:szCs w:val="24"/>
        </w:rPr>
        <w:t>Proceedings of the National Academy of Sciences</w:t>
      </w:r>
      <w:r w:rsidRPr="00D82048">
        <w:rPr>
          <w:rFonts w:ascii="Times New Roman" w:hAnsi="Times New Roman" w:cs="Times New Roman"/>
          <w:noProof/>
          <w:szCs w:val="24"/>
        </w:rPr>
        <w:t xml:space="preserve"> 109 (16) (April 17): 6142–6. doi:10.1073/pnas.11189181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haw, Frank H., and Charles F. Baer. 2011. “Fitness-Dependent Mutation Rates in Finite Populations.” </w:t>
      </w:r>
      <w:r w:rsidRPr="00D82048">
        <w:rPr>
          <w:rFonts w:ascii="Times New Roman" w:hAnsi="Times New Roman" w:cs="Times New Roman"/>
          <w:i/>
          <w:iCs/>
          <w:noProof/>
          <w:szCs w:val="24"/>
        </w:rPr>
        <w:t>Journal of Evolutionary Biology</w:t>
      </w:r>
      <w:r w:rsidRPr="00D82048">
        <w:rPr>
          <w:rFonts w:ascii="Times New Roman" w:hAnsi="Times New Roman" w:cs="Times New Roman"/>
          <w:noProof/>
          <w:szCs w:val="24"/>
        </w:rPr>
        <w:t xml:space="preserve"> 24 (8) (August 3): 1677–84. doi:10.1111/j.1420-9101.2011.02320.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Proceedings of the National Academy of Sciences</w:t>
      </w:r>
      <w:r w:rsidRPr="00D82048">
        <w:rPr>
          <w:rFonts w:ascii="Times New Roman" w:hAnsi="Times New Roman" w:cs="Times New Roman"/>
          <w:noProof/>
          <w:szCs w:val="24"/>
        </w:rPr>
        <w:t xml:space="preserve"> 108 (33) (August 1): 13659–13664. doi:10.1073/pnas.110468110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loan, Daniel B., and Vijay G. Panjeti. 2010. “Evolutionary Feedbacks between Reproductive Mode and Mutation Rate Exacerbate the Paradox of Sex.”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4 (4) (April 1): 1129–35. doi:10.1111/j.1558-5646.2009.00869.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niegowski, Paul D., Philip J. Gerrish, Toby Johnson, and Aaron Shaver. 2000. “The </w:t>
      </w:r>
      <w:r w:rsidRPr="00D82048">
        <w:rPr>
          <w:rFonts w:ascii="Times New Roman" w:hAnsi="Times New Roman" w:cs="Times New Roman"/>
          <w:noProof/>
          <w:szCs w:val="24"/>
        </w:rPr>
        <w:lastRenderedPageBreak/>
        <w:t xml:space="preserve">Evolution of Mutation Rates: Separating Causes from Consequences.” </w:t>
      </w:r>
      <w:r w:rsidRPr="00D82048">
        <w:rPr>
          <w:rFonts w:ascii="Times New Roman" w:hAnsi="Times New Roman" w:cs="Times New Roman"/>
          <w:i/>
          <w:iCs/>
          <w:noProof/>
          <w:szCs w:val="24"/>
        </w:rPr>
        <w:t>BioEssays : News and Reviews in Molecular, Cellular and Developmental Biology</w:t>
      </w:r>
      <w:r w:rsidRPr="00D82048">
        <w:rPr>
          <w:rFonts w:ascii="Times New Roman" w:hAnsi="Times New Roman" w:cs="Times New Roman"/>
          <w:noProof/>
          <w:szCs w:val="24"/>
        </w:rPr>
        <w:t xml:space="preserve"> 22 (12) (December): 1057–66. doi:10.1002/1521-1878(200012)22:12&lt;1057::AID-BIES3&gt;3.0.CO;2-W.</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niegowski, Paul D., Philip J. Gerrish, and Richard E. Lenski. 1997. “Evolution of High Mutation Rates in Experimental Populations of E. Coli.” </w:t>
      </w:r>
      <w:r w:rsidRPr="00D82048">
        <w:rPr>
          <w:rFonts w:ascii="Times New Roman" w:hAnsi="Times New Roman" w:cs="Times New Roman"/>
          <w:i/>
          <w:iCs/>
          <w:noProof/>
          <w:szCs w:val="24"/>
        </w:rPr>
        <w:t>Nature</w:t>
      </w:r>
      <w:r w:rsidRPr="00D82048">
        <w:rPr>
          <w:rFonts w:ascii="Times New Roman" w:hAnsi="Times New Roman" w:cs="Times New Roman"/>
          <w:noProof/>
          <w:szCs w:val="24"/>
        </w:rPr>
        <w:t xml:space="preserve"> 387 (6634) (June): 703–5. doi:10.1038/4270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niegowski, Paul D., and Richard E. Lenski. 1995. “Mutation and Adaptation: The Directed Mutation Controversy in Evolutionary Perspective.” </w:t>
      </w:r>
      <w:r w:rsidRPr="00D82048">
        <w:rPr>
          <w:rFonts w:ascii="Times New Roman" w:hAnsi="Times New Roman" w:cs="Times New Roman"/>
          <w:i/>
          <w:iCs/>
          <w:noProof/>
          <w:szCs w:val="24"/>
        </w:rPr>
        <w:t>Annual Review of Ecology and Systematics</w:t>
      </w:r>
      <w:r w:rsidRPr="00D82048">
        <w:rPr>
          <w:rFonts w:ascii="Times New Roman" w:hAnsi="Times New Roman" w:cs="Times New Roman"/>
          <w:noProof/>
          <w:szCs w:val="24"/>
        </w:rPr>
        <w:t xml:space="preserve"> 26 (1) (November): 553–578. doi:10.1146/annurev.es.26.110195.00300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prouffske, Kathleen, Lauren M F Merlo, Philip J. Gerrish, Carlo C Maley, and Paul D. Sniegowski. 2012. “Cancer in Light of Experimental Evolution.” </w:t>
      </w:r>
      <w:r w:rsidRPr="00D82048">
        <w:rPr>
          <w:rFonts w:ascii="Times New Roman" w:hAnsi="Times New Roman" w:cs="Times New Roman"/>
          <w:i/>
          <w:iCs/>
          <w:noProof/>
          <w:szCs w:val="24"/>
        </w:rPr>
        <w:t>Current Biology</w:t>
      </w:r>
      <w:r w:rsidRPr="00D82048">
        <w:rPr>
          <w:rFonts w:ascii="Times New Roman" w:hAnsi="Times New Roman" w:cs="Times New Roman"/>
          <w:noProof/>
          <w:szCs w:val="24"/>
        </w:rPr>
        <w:t xml:space="preserve"> 22 (17) (September 11): R762–71. doi:10.1016/j.cub.2012.06.06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turtevant, A. H. 1937. “Essays on Evolution. I. On the Effects of Selection on Mutation Rate.” </w:t>
      </w:r>
      <w:r w:rsidRPr="00D82048">
        <w:rPr>
          <w:rFonts w:ascii="Times New Roman" w:hAnsi="Times New Roman" w:cs="Times New Roman"/>
          <w:i/>
          <w:iCs/>
          <w:noProof/>
          <w:szCs w:val="24"/>
        </w:rPr>
        <w:t>The Quarterly Review of Biology</w:t>
      </w:r>
      <w:r w:rsidRPr="00D82048">
        <w:rPr>
          <w:rFonts w:ascii="Times New Roman" w:hAnsi="Times New Roman" w:cs="Times New Roman"/>
          <w:noProof/>
          <w:szCs w:val="24"/>
        </w:rPr>
        <w:t xml:space="preserve"> 12 (4) (December): 464–467. doi:10.1086/39454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ung, Way, Matthew S. Ackerman, Samuel F. Miller, Thomas G. Doak, and Michael Lynch. 2012. “Drift-Barrier Hypothesis and Mutation-Rate Evolution.” </w:t>
      </w:r>
      <w:r w:rsidRPr="00D82048">
        <w:rPr>
          <w:rFonts w:ascii="Times New Roman" w:hAnsi="Times New Roman" w:cs="Times New Roman"/>
          <w:i/>
          <w:iCs/>
          <w:noProof/>
          <w:szCs w:val="24"/>
        </w:rPr>
        <w:t>Proceedings of the National Academy of Sciences of the United States of America</w:t>
      </w:r>
      <w:r w:rsidRPr="00D82048">
        <w:rPr>
          <w:rFonts w:ascii="Times New Roman" w:hAnsi="Times New Roman" w:cs="Times New Roman"/>
          <w:noProof/>
          <w:szCs w:val="24"/>
        </w:rPr>
        <w:t xml:space="preserve"> 109 (45) (November 6): 18488–92. doi:10.1073/pnas.12162231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addei, François, Miroslav Radman, John Maynard Smith, Bruno Toupance, Pierre-Henri Gouyon, and Bernard Godelle. 1997. “Role of Mutator Alleles in Adaptive Evolution.” </w:t>
      </w:r>
      <w:r w:rsidRPr="00D82048">
        <w:rPr>
          <w:rFonts w:ascii="Times New Roman" w:hAnsi="Times New Roman" w:cs="Times New Roman"/>
          <w:i/>
          <w:iCs/>
          <w:noProof/>
          <w:szCs w:val="24"/>
        </w:rPr>
        <w:t>Nature</w:t>
      </w:r>
      <w:r w:rsidRPr="00D82048">
        <w:rPr>
          <w:rFonts w:ascii="Times New Roman" w:hAnsi="Times New Roman" w:cs="Times New Roman"/>
          <w:noProof/>
          <w:szCs w:val="24"/>
        </w:rPr>
        <w:t xml:space="preserve"> 387 (6634) (June): 700–2. doi:10.1038/4269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enaillon, Olivier, Erick Denamur, and Ivan Matic. 2004. “Evolutionary Significance of Stress-Induced Mutagenesis in Bacteria.” </w:t>
      </w:r>
      <w:r w:rsidRPr="00D82048">
        <w:rPr>
          <w:rFonts w:ascii="Times New Roman" w:hAnsi="Times New Roman" w:cs="Times New Roman"/>
          <w:i/>
          <w:iCs/>
          <w:noProof/>
          <w:szCs w:val="24"/>
        </w:rPr>
        <w:t>Trends in Microbiology</w:t>
      </w:r>
      <w:r w:rsidRPr="00D82048">
        <w:rPr>
          <w:rFonts w:ascii="Times New Roman" w:hAnsi="Times New Roman" w:cs="Times New Roman"/>
          <w:noProof/>
          <w:szCs w:val="24"/>
        </w:rPr>
        <w:t xml:space="preserve"> 12 (6) (June): 264–70. doi:10.1016/j.tim.2004.04.00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enaillon, Olivier, François Taddei, Miroslav Radman, and Ivan Matic. 2001. “Second-Order Selection in Bacterial Evolution: Selection Acting on Mutation and Recombination Rates in the Course of Adaptation.” </w:t>
      </w:r>
      <w:r w:rsidRPr="00D82048">
        <w:rPr>
          <w:rFonts w:ascii="Times New Roman" w:hAnsi="Times New Roman" w:cs="Times New Roman"/>
          <w:i/>
          <w:iCs/>
          <w:noProof/>
          <w:szCs w:val="24"/>
        </w:rPr>
        <w:t>Research in Microbiology</w:t>
      </w:r>
      <w:r w:rsidRPr="00D82048">
        <w:rPr>
          <w:rFonts w:ascii="Times New Roman" w:hAnsi="Times New Roman" w:cs="Times New Roman"/>
          <w:noProof/>
          <w:szCs w:val="24"/>
        </w:rPr>
        <w:t xml:space="preserve"> 152 (1): 11–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52 (2) (June): 485–9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omlinson, Ian, and Walter F Bodmer. 1999. “Selection, the Mutation Rate and Cancer: Ensuring That the Tail Does Not Wag the Dog.” </w:t>
      </w:r>
      <w:r w:rsidRPr="00D82048">
        <w:rPr>
          <w:rFonts w:ascii="Times New Roman" w:hAnsi="Times New Roman" w:cs="Times New Roman"/>
          <w:i/>
          <w:iCs/>
          <w:noProof/>
          <w:szCs w:val="24"/>
        </w:rPr>
        <w:t>Nature Medicine</w:t>
      </w:r>
      <w:r w:rsidRPr="00D82048">
        <w:rPr>
          <w:rFonts w:ascii="Times New Roman" w:hAnsi="Times New Roman" w:cs="Times New Roman"/>
          <w:noProof/>
          <w:szCs w:val="24"/>
        </w:rPr>
        <w:t xml:space="preserve"> 5 (1) (January): 11–2. doi:10.1038/468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van der Veen, Stijn, Saskia van Schalkwijk, Douwe Molenaar, Willem M. de Vos, Tjakko Abee, and Marjon H. J. Wells-Bennik. 2010. “The SOS Response of </w:t>
      </w:r>
      <w:r w:rsidRPr="00D82048">
        <w:rPr>
          <w:rFonts w:ascii="Times New Roman" w:hAnsi="Times New Roman" w:cs="Times New Roman"/>
          <w:i/>
          <w:iCs/>
          <w:noProof/>
          <w:szCs w:val="24"/>
        </w:rPr>
        <w:t>Listeria Monocytogenes</w:t>
      </w:r>
      <w:r w:rsidRPr="00D82048">
        <w:rPr>
          <w:rFonts w:ascii="Times New Roman" w:hAnsi="Times New Roman" w:cs="Times New Roman"/>
          <w:noProof/>
          <w:szCs w:val="24"/>
        </w:rPr>
        <w:t xml:space="preserve"> Is Involved in Stress Resistance and Mutagenesis.” </w:t>
      </w:r>
      <w:r w:rsidRPr="00D82048">
        <w:rPr>
          <w:rFonts w:ascii="Times New Roman" w:hAnsi="Times New Roman" w:cs="Times New Roman"/>
          <w:i/>
          <w:iCs/>
          <w:noProof/>
          <w:szCs w:val="24"/>
        </w:rPr>
        <w:t>Microbiology (Reading, England)</w:t>
      </w:r>
      <w:r w:rsidRPr="00D82048">
        <w:rPr>
          <w:rFonts w:ascii="Times New Roman" w:hAnsi="Times New Roman" w:cs="Times New Roman"/>
          <w:noProof/>
          <w:szCs w:val="24"/>
        </w:rPr>
        <w:t xml:space="preserve"> 156 (Pt 2) (February): 374–84. doi:10.1099/mic.0.035196-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Waxman, David, and John J Welch. 2005. “Fisher’s Microscope and Haldane's Ellipse.” </w:t>
      </w:r>
      <w:r w:rsidRPr="00D82048">
        <w:rPr>
          <w:rFonts w:ascii="Times New Roman" w:hAnsi="Times New Roman" w:cs="Times New Roman"/>
          <w:i/>
          <w:iCs/>
          <w:noProof/>
          <w:szCs w:val="24"/>
        </w:rPr>
        <w:t>The American Naturalist</w:t>
      </w:r>
      <w:r w:rsidRPr="00D82048">
        <w:rPr>
          <w:rFonts w:ascii="Times New Roman" w:hAnsi="Times New Roman" w:cs="Times New Roman"/>
          <w:noProof/>
          <w:szCs w:val="24"/>
        </w:rPr>
        <w:t xml:space="preserve"> 166 (4) (October): 447–57. doi:10.1086/44440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Wright, Sewall. 1931. “Evolution in Mendelian Populations.”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6 (2) (March): 97–15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rPr>
      </w:pPr>
      <w:r w:rsidRPr="00D82048">
        <w:rPr>
          <w:rFonts w:ascii="Times New Roman" w:hAnsi="Times New Roman" w:cs="Times New Roman"/>
          <w:noProof/>
          <w:szCs w:val="24"/>
        </w:rPr>
        <w:t xml:space="preserve">———. 1988. “Surfaces of Selective Value Revisited.” </w:t>
      </w:r>
      <w:r w:rsidRPr="00D82048">
        <w:rPr>
          <w:rFonts w:ascii="Times New Roman" w:hAnsi="Times New Roman" w:cs="Times New Roman"/>
          <w:i/>
          <w:iCs/>
          <w:noProof/>
          <w:szCs w:val="24"/>
        </w:rPr>
        <w:t>American Naturalist</w:t>
      </w:r>
      <w:r w:rsidRPr="00D82048">
        <w:rPr>
          <w:rFonts w:ascii="Times New Roman" w:hAnsi="Times New Roman" w:cs="Times New Roman"/>
          <w:noProof/>
          <w:szCs w:val="24"/>
        </w:rPr>
        <w:t xml:space="preserve"> 131 (1): 115–</w:t>
      </w:r>
      <w:r w:rsidRPr="00D82048">
        <w:rPr>
          <w:rFonts w:ascii="Times New Roman" w:hAnsi="Times New Roman" w:cs="Times New Roman"/>
          <w:noProof/>
          <w:szCs w:val="24"/>
        </w:rPr>
        <w:lastRenderedPageBreak/>
        <w:t>123. doi:10.1086/284777.</w:t>
      </w:r>
    </w:p>
    <w:p w:rsidR="00117E9C" w:rsidRDefault="005B7819" w:rsidP="00D82048">
      <w:pPr>
        <w:widowControl w:val="0"/>
        <w:autoSpaceDE w:val="0"/>
        <w:autoSpaceDN w:val="0"/>
        <w:adjustRightInd w:val="0"/>
        <w:spacing w:after="140" w:line="240" w:lineRule="auto"/>
        <w:ind w:left="480" w:hanging="480"/>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tl/>
        </w:rPr>
      </w:pPr>
      <w:r w:rsidRPr="0056210B">
        <w:rPr>
          <w:rFonts w:ascii="Palatino Linotype" w:hAnsi="Palatino Linotype" w:hint="cs"/>
          <w:sz w:val="40"/>
          <w:szCs w:val="40"/>
          <w:rtl/>
        </w:rPr>
        <w:t>ינואר 2016</w:t>
      </w:r>
    </w:p>
    <w:sectPr w:rsidR="009824F4" w:rsidRPr="004771AF" w:rsidSect="00711EFD">
      <w:footerReference w:type="default" r:id="rId17"/>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71835" w:rsidRDefault="00071835" w:rsidP="006C04DE">
      <w:r>
        <w:separator/>
      </w:r>
    </w:p>
    <w:p w:rsidR="00071835" w:rsidRDefault="00071835" w:rsidP="006C04DE"/>
    <w:p w:rsidR="00071835" w:rsidRDefault="00071835" w:rsidP="006C04DE"/>
  </w:endnote>
  <w:endnote w:type="continuationSeparator" w:id="0">
    <w:p w:rsidR="00071835" w:rsidRDefault="00071835" w:rsidP="006C04DE">
      <w:r>
        <w:continuationSeparator/>
      </w:r>
    </w:p>
    <w:p w:rsidR="00071835" w:rsidRDefault="00071835" w:rsidP="006C04DE"/>
    <w:p w:rsidR="00071835" w:rsidRDefault="00071835"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744AA7" w:rsidRDefault="00744AA7" w:rsidP="006C04DE">
        <w:pPr>
          <w:pStyle w:val="Footer"/>
        </w:pPr>
        <w:r>
          <w:fldChar w:fldCharType="begin"/>
        </w:r>
        <w:r>
          <w:instrText xml:space="preserve"> PAGE   \* MERGEFORMAT </w:instrText>
        </w:r>
        <w:r>
          <w:fldChar w:fldCharType="separate"/>
        </w:r>
        <w:r w:rsidR="00D82048">
          <w:rPr>
            <w:noProof/>
          </w:rPr>
          <w:t>13</w:t>
        </w:r>
        <w:r>
          <w:rPr>
            <w:noProof/>
          </w:rPr>
          <w:fldChar w:fldCharType="end"/>
        </w:r>
      </w:p>
    </w:sdtContent>
  </w:sdt>
  <w:p w:rsidR="00744AA7" w:rsidRDefault="00744AA7" w:rsidP="006C04DE">
    <w:pPr>
      <w:pStyle w:val="Footer"/>
    </w:pPr>
  </w:p>
  <w:p w:rsidR="00744AA7" w:rsidRDefault="00744AA7" w:rsidP="006C04DE"/>
  <w:p w:rsidR="00744AA7" w:rsidRDefault="00744AA7"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71835" w:rsidRDefault="00071835" w:rsidP="006C04DE">
      <w:r>
        <w:separator/>
      </w:r>
    </w:p>
    <w:p w:rsidR="00071835" w:rsidRDefault="00071835" w:rsidP="006C04DE"/>
    <w:p w:rsidR="00071835" w:rsidRDefault="00071835" w:rsidP="006C04DE"/>
  </w:footnote>
  <w:footnote w:type="continuationSeparator" w:id="0">
    <w:p w:rsidR="00071835" w:rsidRDefault="00071835" w:rsidP="006C04DE">
      <w:r>
        <w:continuationSeparator/>
      </w:r>
    </w:p>
    <w:p w:rsidR="00071835" w:rsidRDefault="00071835" w:rsidP="006C04DE"/>
    <w:p w:rsidR="00071835" w:rsidRDefault="00071835"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1835"/>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921"/>
    <w:rsid w:val="00172AF0"/>
    <w:rsid w:val="00185661"/>
    <w:rsid w:val="00186041"/>
    <w:rsid w:val="00187967"/>
    <w:rsid w:val="00195838"/>
    <w:rsid w:val="001A0D91"/>
    <w:rsid w:val="001B0743"/>
    <w:rsid w:val="001B4806"/>
    <w:rsid w:val="001C3ED8"/>
    <w:rsid w:val="001C58C2"/>
    <w:rsid w:val="001C62FC"/>
    <w:rsid w:val="001E1FAB"/>
    <w:rsid w:val="001E200C"/>
    <w:rsid w:val="001E2778"/>
    <w:rsid w:val="001F2A1B"/>
    <w:rsid w:val="002041B4"/>
    <w:rsid w:val="00204517"/>
    <w:rsid w:val="00225DCA"/>
    <w:rsid w:val="00231F97"/>
    <w:rsid w:val="0025035B"/>
    <w:rsid w:val="00250FE9"/>
    <w:rsid w:val="00264714"/>
    <w:rsid w:val="00272EA7"/>
    <w:rsid w:val="00283668"/>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A11C5"/>
    <w:rsid w:val="003A5942"/>
    <w:rsid w:val="003B3CF2"/>
    <w:rsid w:val="003C06AE"/>
    <w:rsid w:val="003C0C5D"/>
    <w:rsid w:val="003C1B8B"/>
    <w:rsid w:val="003C66AA"/>
    <w:rsid w:val="003D1089"/>
    <w:rsid w:val="003D3AA1"/>
    <w:rsid w:val="003F0277"/>
    <w:rsid w:val="003F3F48"/>
    <w:rsid w:val="00401C3B"/>
    <w:rsid w:val="00403C91"/>
    <w:rsid w:val="00423CEA"/>
    <w:rsid w:val="00436CDF"/>
    <w:rsid w:val="00443A52"/>
    <w:rsid w:val="00444BA6"/>
    <w:rsid w:val="00453373"/>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30EBE"/>
    <w:rsid w:val="00542FB9"/>
    <w:rsid w:val="005446DC"/>
    <w:rsid w:val="00556F7C"/>
    <w:rsid w:val="00556FF5"/>
    <w:rsid w:val="00557117"/>
    <w:rsid w:val="0056210B"/>
    <w:rsid w:val="005622F3"/>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35DF9"/>
    <w:rsid w:val="00744AA7"/>
    <w:rsid w:val="0074501F"/>
    <w:rsid w:val="007476AC"/>
    <w:rsid w:val="007678B1"/>
    <w:rsid w:val="0077610E"/>
    <w:rsid w:val="0078010C"/>
    <w:rsid w:val="00784F56"/>
    <w:rsid w:val="00786745"/>
    <w:rsid w:val="007924A8"/>
    <w:rsid w:val="00795828"/>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14E60"/>
    <w:rsid w:val="00A167F3"/>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56FF9"/>
    <w:rsid w:val="00B613A2"/>
    <w:rsid w:val="00B629E2"/>
    <w:rsid w:val="00B731FE"/>
    <w:rsid w:val="00B73E5D"/>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36D67"/>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F07DF"/>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82048"/>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F2ED5"/>
    <w:rsid w:val="00EF65C0"/>
    <w:rsid w:val="00EF6682"/>
    <w:rsid w:val="00F00057"/>
    <w:rsid w:val="00F01106"/>
    <w:rsid w:val="00F066F2"/>
    <w:rsid w:val="00F159B4"/>
    <w:rsid w:val="00F164DA"/>
    <w:rsid w:val="00F16629"/>
    <w:rsid w:val="00F1698F"/>
    <w:rsid w:val="00F2020C"/>
    <w:rsid w:val="00F20B80"/>
    <w:rsid w:val="00F30F73"/>
    <w:rsid w:val="00F4142A"/>
    <w:rsid w:val="00F42B94"/>
    <w:rsid w:val="00F46F2F"/>
    <w:rsid w:val="00F47BF1"/>
    <w:rsid w:val="00F575A8"/>
    <w:rsid w:val="00F908CF"/>
    <w:rsid w:val="00FA0ED7"/>
    <w:rsid w:val="00FA347A"/>
    <w:rsid w:val="00FB3C5C"/>
    <w:rsid w:val="00FB4A32"/>
    <w:rsid w:val="00FB6266"/>
    <w:rsid w:val="00FC1BE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mybinder.org/repo/yoavram/FGMProb"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github.com/yoavram/ruggedsim/tree/master/stochastic" TargetMode="Externa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blob/master/manuscript/supplementry.ipyn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9C25E3-650F-4B58-8F01-BC9A1E65E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7</Pages>
  <Words>63525</Words>
  <Characters>317630</Characters>
  <Application>Microsoft Office Word</Application>
  <DocSecurity>0</DocSecurity>
  <Lines>2646</Lines>
  <Paragraphs>76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803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3</cp:revision>
  <dcterms:created xsi:type="dcterms:W3CDTF">2016-01-31T12:44:00Z</dcterms:created>
  <dcterms:modified xsi:type="dcterms:W3CDTF">2016-02-08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